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EB4E" w14:textId="1F5CAFA8" w:rsidR="00381226" w:rsidRDefault="00381226">
      <w:pPr>
        <w:rPr>
          <w:ins w:id="0" w:author="Jonathan Wood" w:date="2020-05-18T22:35:00Z"/>
          <w:b/>
          <w:bCs/>
          <w:u w:val="single"/>
        </w:rPr>
      </w:pPr>
      <w:bookmarkStart w:id="1" w:name="_GoBack"/>
      <w:bookmarkEnd w:id="1"/>
      <w:ins w:id="2" w:author="Jonathan Wood" w:date="2020-05-18T22:35:00Z">
        <w:r>
          <w:rPr>
            <w:b/>
            <w:bCs/>
            <w:u w:val="single"/>
          </w:rPr>
          <w:t xml:space="preserve">Title: </w:t>
        </w:r>
      </w:ins>
      <w:ins w:id="3" w:author="Jonathan Wood" w:date="2020-05-19T08:33:00Z">
        <w:r w:rsidR="00750A29">
          <w:rPr>
            <w:b/>
            <w:bCs/>
            <w:u w:val="single"/>
          </w:rPr>
          <w:t xml:space="preserve">The </w:t>
        </w:r>
      </w:ins>
      <w:ins w:id="4" w:author="Hyosub Kim" w:date="2020-05-20T13:00:00Z">
        <w:r w:rsidR="00693669">
          <w:rPr>
            <w:b/>
            <w:bCs/>
            <w:u w:val="single"/>
          </w:rPr>
          <w:t>r</w:t>
        </w:r>
      </w:ins>
      <w:ins w:id="5" w:author="Jonathan Wood" w:date="2020-05-19T08:33:00Z">
        <w:del w:id="6" w:author="Hyosub Kim" w:date="2020-05-20T13:00:00Z">
          <w:r w:rsidR="00750A29" w:rsidDel="00693669">
            <w:rPr>
              <w:b/>
              <w:bCs/>
              <w:u w:val="single"/>
            </w:rPr>
            <w:delText>R</w:delText>
          </w:r>
        </w:del>
        <w:r w:rsidR="00750A29">
          <w:rPr>
            <w:b/>
            <w:bCs/>
            <w:u w:val="single"/>
          </w:rPr>
          <w:t xml:space="preserve">ole of </w:t>
        </w:r>
      </w:ins>
      <w:ins w:id="7" w:author="Hyosub Kim" w:date="2020-05-20T13:00:00Z">
        <w:r w:rsidR="00693669">
          <w:rPr>
            <w:b/>
            <w:bCs/>
            <w:u w:val="single"/>
          </w:rPr>
          <w:t>m</w:t>
        </w:r>
      </w:ins>
      <w:ins w:id="8" w:author="Jonathan Wood" w:date="2020-05-19T08:33:00Z">
        <w:del w:id="9" w:author="Hyosub Kim" w:date="2020-05-20T13:00:00Z">
          <w:r w:rsidR="00750A29" w:rsidDel="00693669">
            <w:rPr>
              <w:b/>
              <w:bCs/>
              <w:u w:val="single"/>
            </w:rPr>
            <w:delText>M</w:delText>
          </w:r>
        </w:del>
        <w:r w:rsidR="00750A29">
          <w:rPr>
            <w:b/>
            <w:bCs/>
            <w:u w:val="single"/>
          </w:rPr>
          <w:t xml:space="preserve">ovement </w:t>
        </w:r>
      </w:ins>
      <w:ins w:id="10" w:author="Hyosub Kim" w:date="2020-05-20T13:00:00Z">
        <w:r w:rsidR="00693669">
          <w:rPr>
            <w:b/>
            <w:bCs/>
            <w:u w:val="single"/>
          </w:rPr>
          <w:t>c</w:t>
        </w:r>
      </w:ins>
      <w:ins w:id="11" w:author="Jonathan Wood" w:date="2020-05-19T08:33:00Z">
        <w:del w:id="12" w:author="Hyosub Kim" w:date="2020-05-20T13:00:00Z">
          <w:r w:rsidR="00750A29" w:rsidDel="00693669">
            <w:rPr>
              <w:b/>
              <w:bCs/>
              <w:u w:val="single"/>
            </w:rPr>
            <w:delText>C</w:delText>
          </w:r>
        </w:del>
        <w:r w:rsidR="00750A29">
          <w:rPr>
            <w:b/>
            <w:bCs/>
            <w:u w:val="single"/>
          </w:rPr>
          <w:t xml:space="preserve">onsistency in </w:t>
        </w:r>
      </w:ins>
      <w:ins w:id="13" w:author="Hyosub Kim" w:date="2020-05-20T13:00:00Z">
        <w:r w:rsidR="00693669">
          <w:rPr>
            <w:b/>
            <w:bCs/>
            <w:u w:val="single"/>
          </w:rPr>
          <w:t>locomotor u</w:t>
        </w:r>
      </w:ins>
      <w:ins w:id="14" w:author="Jonathan Wood" w:date="2020-05-19T08:33:00Z">
        <w:del w:id="15" w:author="Hyosub Kim" w:date="2020-05-20T13:00:00Z">
          <w:r w:rsidR="00750A29" w:rsidDel="00693669">
            <w:rPr>
              <w:b/>
              <w:bCs/>
              <w:u w:val="single"/>
            </w:rPr>
            <w:delText>U</w:delText>
          </w:r>
        </w:del>
        <w:r w:rsidR="00750A29">
          <w:rPr>
            <w:b/>
            <w:bCs/>
            <w:u w:val="single"/>
          </w:rPr>
          <w:t>se-</w:t>
        </w:r>
      </w:ins>
      <w:ins w:id="16" w:author="Hyosub Kim" w:date="2020-05-20T13:00:00Z">
        <w:r w:rsidR="00693669">
          <w:rPr>
            <w:b/>
            <w:bCs/>
            <w:u w:val="single"/>
          </w:rPr>
          <w:t>d</w:t>
        </w:r>
      </w:ins>
      <w:ins w:id="17" w:author="Jonathan Wood" w:date="2020-05-19T08:33:00Z">
        <w:del w:id="18" w:author="Hyosub Kim" w:date="2020-05-20T13:00:00Z">
          <w:r w:rsidR="00750A29" w:rsidDel="00693669">
            <w:rPr>
              <w:b/>
              <w:bCs/>
              <w:u w:val="single"/>
            </w:rPr>
            <w:delText>D</w:delText>
          </w:r>
        </w:del>
        <w:r w:rsidR="00750A29">
          <w:rPr>
            <w:b/>
            <w:bCs/>
            <w:u w:val="single"/>
          </w:rPr>
          <w:t xml:space="preserve">ependent </w:t>
        </w:r>
      </w:ins>
      <w:ins w:id="19" w:author="Hyosub Kim" w:date="2020-05-20T13:00:00Z">
        <w:r w:rsidR="00693669">
          <w:rPr>
            <w:b/>
            <w:bCs/>
            <w:u w:val="single"/>
          </w:rPr>
          <w:t>l</w:t>
        </w:r>
      </w:ins>
      <w:ins w:id="20" w:author="Jonathan Wood" w:date="2020-05-19T08:34:00Z">
        <w:del w:id="21" w:author="Hyosub Kim" w:date="2020-05-20T13:00:00Z">
          <w:r w:rsidR="00750A29" w:rsidDel="00693669">
            <w:rPr>
              <w:b/>
              <w:bCs/>
              <w:u w:val="single"/>
            </w:rPr>
            <w:delText>L</w:delText>
          </w:r>
        </w:del>
        <w:r w:rsidR="00750A29">
          <w:rPr>
            <w:b/>
            <w:bCs/>
            <w:u w:val="single"/>
          </w:rPr>
          <w:t>earning</w:t>
        </w:r>
      </w:ins>
    </w:p>
    <w:p w14:paraId="3452F1BF" w14:textId="78C50DB0" w:rsidR="00966CFC" w:rsidRDefault="00966CFC">
      <w:pPr>
        <w:rPr>
          <w:ins w:id="22" w:author="Jonathan Wood" w:date="2020-05-19T15:40:00Z"/>
        </w:rPr>
      </w:pPr>
    </w:p>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7537017A" w:rsidR="00C901A9" w:rsidRDefault="009A0618">
      <w:r>
        <w:t>Practice</w:t>
      </w:r>
      <w:ins w:id="23" w:author="Hyosub Kim" w:date="2020-05-20T13:02:00Z">
        <w:r w:rsidR="00693669">
          <w:t>,</w:t>
        </w:r>
      </w:ins>
      <w:r w:rsidR="00305607">
        <w:t xml:space="preserve"> </w:t>
      </w:r>
      <w:ins w:id="24" w:author="Jonathan Wood" w:date="2020-05-18T22:27:00Z">
        <w:r w:rsidR="008F366D">
          <w:t>in the form of movement r</w:t>
        </w:r>
      </w:ins>
      <w:ins w:id="25" w:author="Jonathan Wood" w:date="2020-05-18T22:12:00Z">
        <w:r w:rsidR="00510D5B">
          <w:t>epetition</w:t>
        </w:r>
      </w:ins>
      <w:ins w:id="26" w:author="Hyosub Kim" w:date="2020-05-20T13:02:00Z">
        <w:r w:rsidR="00693669">
          <w:t>,</w:t>
        </w:r>
      </w:ins>
      <w:ins w:id="27" w:author="Jonathan Wood" w:date="2020-05-18T22:12:00Z">
        <w:r w:rsidR="00510D5B">
          <w:t xml:space="preserve"> </w:t>
        </w:r>
      </w:ins>
      <w:r>
        <w:t xml:space="preserve">is widely recognized as </w:t>
      </w:r>
      <w:del w:id="28" w:author="Hyosub Kim" w:date="2020-05-20T13:03:00Z">
        <w:r w:rsidR="00305607" w:rsidDel="00693669">
          <w:delText>the most</w:delText>
        </w:r>
      </w:del>
      <w:ins w:id="29" w:author="Hyosub Kim" w:date="2020-05-20T13:03:00Z">
        <w:r w:rsidR="00693669">
          <w:t>an</w:t>
        </w:r>
      </w:ins>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del w:id="30" w:author="Jonathan Wood" w:date="2020-05-18T22:27:00Z">
        <w:r w:rsidDel="008F366D">
          <w:delText>However</w:delText>
        </w:r>
      </w:del>
      <w:ins w:id="31" w:author="Jonathan Wood" w:date="2020-05-18T22:27:00Z">
        <w:r w:rsidR="008F366D">
          <w:t>Yet, even after a</w:t>
        </w:r>
      </w:ins>
      <w:ins w:id="32" w:author="Jonathan Wood" w:date="2020-05-18T22:28:00Z">
        <w:r w:rsidR="008F366D">
          <w:t>cquiring a</w:t>
        </w:r>
      </w:ins>
      <w:ins w:id="33" w:author="Jonathan Wood" w:date="2020-05-18T22:27:00Z">
        <w:r w:rsidR="008F366D">
          <w:t xml:space="preserve"> skill</w:t>
        </w:r>
      </w:ins>
      <w:ins w:id="34" w:author="Jonathan Wood" w:date="2020-05-18T22:29:00Z">
        <w:r w:rsidR="008F366D">
          <w:t>, repetition continues to play an important role</w:t>
        </w:r>
      </w:ins>
      <w:del w:id="35" w:author="Jonathan Wood" w:date="2020-05-18T22:28:00Z">
        <w:r w:rsidDel="008F366D">
          <w:delText>,</w:delText>
        </w:r>
      </w:del>
      <w:ins w:id="36" w:author="Jonathan Wood" w:date="2020-05-18T22:28:00Z">
        <w:r w:rsidR="008F366D">
          <w:t>.</w:t>
        </w:r>
      </w:ins>
      <w:r>
        <w:t xml:space="preserve"> </w:t>
      </w:r>
      <w:del w:id="37" w:author="Jonathan Wood" w:date="2020-05-18T22:28:00Z">
        <w:r w:rsidR="005F6476" w:rsidDel="008F366D">
          <w:delText xml:space="preserve">even after a skill </w:delText>
        </w:r>
        <w:r w:rsidR="00305607" w:rsidDel="008F366D">
          <w:delText xml:space="preserve">has been </w:delText>
        </w:r>
        <w:r w:rsidR="005F6476" w:rsidDel="008F366D">
          <w:delText>acquired</w:delText>
        </w:r>
      </w:del>
      <w:del w:id="38" w:author="Jonathan Wood" w:date="2020-05-18T22:26:00Z">
        <w:r w:rsidR="005F6476" w:rsidDel="008F366D">
          <w:delText xml:space="preserve">, </w:delText>
        </w:r>
        <w:r w:rsidR="00305607" w:rsidDel="008F366D">
          <w:delText xml:space="preserve">practice, in the form of movement </w:delText>
        </w:r>
        <w:r w:rsidR="000434DC" w:rsidDel="008F366D">
          <w:delText>repetition</w:delText>
        </w:r>
        <w:r w:rsidR="005F6476" w:rsidDel="008F366D">
          <w:delText xml:space="preserve"> </w:delText>
        </w:r>
        <w:r w:rsidR="00C74495" w:rsidDel="008F366D">
          <w:delText xml:space="preserve">continues to </w:delText>
        </w:r>
        <w:r w:rsidR="005F6476" w:rsidDel="008F366D">
          <w:delText>play an important role</w:delText>
        </w:r>
      </w:del>
      <w:del w:id="39" w:author="Jonathan Wood" w:date="2020-05-19T08:14:00Z">
        <w:r w:rsidR="005F6476" w:rsidDel="007B1EA8">
          <w:delText xml:space="preserve">. </w:delText>
        </w:r>
      </w:del>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commentRangeStart w:id="40"/>
      <w:commentRangeStart w:id="41"/>
      <w:del w:id="42" w:author="Jonathan Wood" w:date="2020-05-18T22:40:00Z">
        <w:r w:rsidR="008A69FA" w:rsidDel="00381226">
          <w:delText xml:space="preserve">This </w:delText>
        </w:r>
        <w:r w:rsidR="0096539F" w:rsidDel="00381226">
          <w:delText>may</w:delText>
        </w:r>
        <w:r w:rsidR="008A69FA" w:rsidDel="00381226">
          <w:delText xml:space="preserve"> explain why a professional basketball player continues to practice catching and shooting a jump shot even after taking thousands of practice shots throughout a career</w:delText>
        </w:r>
        <w:commentRangeEnd w:id="40"/>
        <w:r w:rsidR="00381226" w:rsidDel="00381226">
          <w:rPr>
            <w:rStyle w:val="CommentReference"/>
          </w:rPr>
          <w:commentReference w:id="40"/>
        </w:r>
      </w:del>
      <w:commentRangeEnd w:id="41"/>
      <w:r w:rsidR="00693669">
        <w:rPr>
          <w:rStyle w:val="CommentReference"/>
        </w:rPr>
        <w:commentReference w:id="41"/>
      </w:r>
      <w:del w:id="43" w:author="Jonathan Wood" w:date="2020-05-18T22:40:00Z">
        <w:r w:rsidR="008A69FA" w:rsidDel="00381226">
          <w:delText xml:space="preserve">. </w:delText>
        </w:r>
      </w:del>
      <w:ins w:id="44" w:author="Jonathan Wood" w:date="2020-05-18T22:37:00Z">
        <w:r w:rsidR="00381226">
          <w:t>Th</w:t>
        </w:r>
      </w:ins>
      <w:ins w:id="45" w:author="Hyosub Kim" w:date="2020-05-20T13:06:00Z">
        <w:r w:rsidR="00693669">
          <w:t xml:space="preserve">ese features of use-dependent learning </w:t>
        </w:r>
      </w:ins>
      <w:ins w:id="46" w:author="Jonathan Wood" w:date="2020-05-18T22:37:00Z">
        <w:del w:id="47" w:author="Hyosub Kim" w:date="2020-05-20T13:06:00Z">
          <w:r w:rsidR="00381226" w:rsidDel="00693669">
            <w:delText>is</w:delText>
          </w:r>
        </w:del>
        <w:r w:rsidR="00381226">
          <w:t xml:space="preserve"> may explain why a sprinter continues to practice her strid</w:t>
        </w:r>
      </w:ins>
      <w:ins w:id="48" w:author="Jonathan Wood" w:date="2020-05-18T22:39:00Z">
        <w:r w:rsidR="00381226">
          <w:t xml:space="preserve">e </w:t>
        </w:r>
      </w:ins>
      <w:ins w:id="49" w:author="Jonathan Wood" w:date="2020-05-19T12:45:00Z">
        <w:r w:rsidR="003F6E97">
          <w:t xml:space="preserve">timing </w:t>
        </w:r>
      </w:ins>
      <w:ins w:id="50" w:author="Jonathan Wood" w:date="2020-05-18T22:40:00Z">
        <w:r w:rsidR="00381226">
          <w:t xml:space="preserve">years after she initially learned how to sprint. </w:t>
        </w:r>
      </w:ins>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51" w:author="Jonathan Wood" w:date="2020-05-18T22:40:00Z">
        <w:r w:rsidR="00980663" w:rsidDel="00381226">
          <w:delText xml:space="preserve">basketball </w:delText>
        </w:r>
      </w:del>
      <w:ins w:id="52" w:author="Jonathan Wood" w:date="2020-05-18T22:40:00Z">
        <w:r w:rsidR="00381226">
          <w:t xml:space="preserve">sprinters’ </w:t>
        </w:r>
      </w:ins>
      <w:del w:id="53" w:author="Jonathan Wood" w:date="2020-05-18T22:40:00Z">
        <w:r w:rsidR="00980663" w:rsidDel="00381226">
          <w:delText>players</w:delText>
        </w:r>
      </w:del>
      <w:r w:rsidR="00980663">
        <w:t xml:space="preserve"> </w:t>
      </w:r>
      <w:del w:id="54" w:author="Jonathan Wood" w:date="2020-05-18T22:33:00Z">
        <w:r w:rsidR="00677EEB" w:rsidDel="00381226">
          <w:delText xml:space="preserve">movements </w:delText>
        </w:r>
      </w:del>
      <w:ins w:id="55" w:author="Jonathan Wood" w:date="2020-05-18T22:40:00Z">
        <w:r w:rsidR="00381226">
          <w:t>strides</w:t>
        </w:r>
      </w:ins>
      <w:ins w:id="56" w:author="Jonathan Wood" w:date="2020-05-18T22:33:00Z">
        <w:r w:rsidR="00381226">
          <w:t xml:space="preserve"> </w:t>
        </w:r>
      </w:ins>
      <w:r w:rsidR="00677EEB">
        <w:t xml:space="preserve">be during practice to engage </w:t>
      </w:r>
      <w:ins w:id="57" w:author="Jonathan Wood" w:date="2020-05-19T12:46:00Z">
        <w:r w:rsidR="003F6E97">
          <w:t>the</w:t>
        </w:r>
      </w:ins>
      <w:del w:id="58" w:author="Jonathan Wood" w:date="2020-05-19T12:46:00Z">
        <w:r w:rsidR="00677EEB" w:rsidDel="003F6E97">
          <w:delText>a</w:delText>
        </w:r>
      </w:del>
      <w:r w:rsidR="00677EEB">
        <w:t xml:space="preserve"> </w:t>
      </w:r>
      <w:r w:rsidR="00F246B2">
        <w:t>repetition-based learning</w:t>
      </w:r>
      <w:r w:rsidR="00C901A9">
        <w:t xml:space="preserve"> process?</w:t>
      </w:r>
    </w:p>
    <w:p w14:paraId="139CE9A6" w14:textId="05BC4CF1" w:rsidR="008E5543" w:rsidRDefault="008E5543"/>
    <w:p w14:paraId="4DFB7587" w14:textId="77777777" w:rsidR="003B2645" w:rsidRDefault="00757D6B" w:rsidP="00EC0631">
      <w:pPr>
        <w:rPr>
          <w:ins w:id="59" w:author="Hyosub Kim" w:date="2020-05-20T13:12:00Z"/>
        </w:rPr>
      </w:pPr>
      <w:r>
        <w:t>Most</w:t>
      </w:r>
      <w:r w:rsidR="00345474">
        <w:t xml:space="preserve"> </w:t>
      </w:r>
      <w:r>
        <w:t xml:space="preserve">motor learning studies </w:t>
      </w:r>
      <w:proofErr w:type="spellStart"/>
      <w:ins w:id="60" w:author="Hyosub Kim" w:date="2020-05-20T13:07:00Z">
        <w:r w:rsidR="00693669">
          <w:t>of</w:t>
        </w:r>
      </w:ins>
      <w:del w:id="61" w:author="Hyosub Kim" w:date="2020-05-20T13:07:00Z">
        <w:r w:rsidDel="00693669">
          <w:delText>probing the</w:delText>
        </w:r>
      </w:del>
      <w:ins w:id="62" w:author="Jonathan Wood" w:date="2020-05-19T12:46:00Z">
        <w:del w:id="63" w:author="Hyosub Kim" w:date="2020-05-20T13:07:00Z">
          <w:r w:rsidR="003F6E97" w:rsidDel="00693669">
            <w:delText xml:space="preserve"> repetition based learning process:</w:delText>
          </w:r>
        </w:del>
      </w:ins>
      <w:del w:id="64" w:author="Hyosub Kim" w:date="2020-05-20T13:07:00Z">
        <w:r w:rsidDel="00693669">
          <w:delText xml:space="preserve"> </w:delText>
        </w:r>
      </w:del>
      <w:r>
        <w:t>use</w:t>
      </w:r>
      <w:proofErr w:type="spellEnd"/>
      <w:r>
        <w:t xml:space="preserve">-dependent </w:t>
      </w:r>
      <w:del w:id="65" w:author="Jonathan Wood" w:date="2020-05-19T12:47:00Z">
        <w:r w:rsidDel="003F6E97">
          <w:delText>process</w:delText>
        </w:r>
        <w:r w:rsidR="002807A6" w:rsidDel="003F6E97">
          <w:delText xml:space="preserve"> </w:delText>
        </w:r>
      </w:del>
      <w:ins w:id="66" w:author="Jonathan Wood" w:date="2020-05-19T12:47:00Z">
        <w:r w:rsidR="003F6E97">
          <w:t xml:space="preserve">plasticity </w:t>
        </w:r>
      </w:ins>
      <w:r w:rsidR="002807A6">
        <w:t>(UDP)</w:t>
      </w:r>
      <w:r>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commentRangeStart w:id="67"/>
      <w:r w:rsidR="0086160D">
        <w:t>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 xml:space="preserve">accomplished </w:t>
      </w:r>
      <w:del w:id="68" w:author="Hyosub Kim" w:date="2020-05-20T13:08:00Z">
        <w:r w:rsidR="00345474" w:rsidDel="00693669">
          <w:delText xml:space="preserve">in </w:delText>
        </w:r>
      </w:del>
      <w:ins w:id="69" w:author="Hyosub Kim" w:date="2020-05-20T13:08:00Z">
        <w:r w:rsidR="00693669">
          <w:t xml:space="preserve">as </w:t>
        </w:r>
      </w:ins>
      <w:r w:rsidR="00345474">
        <w:t>one movement</w:t>
      </w:r>
      <w:r w:rsidR="0086160D">
        <w:t>.</w:t>
      </w:r>
      <w:r w:rsidR="009B3411">
        <w:t xml:space="preserve"> </w:t>
      </w:r>
      <w:r w:rsidR="00510D5B">
        <w:t>Indeed, fast reaching is plann</w:t>
      </w:r>
      <w:ins w:id="70" w:author="Jonathan Wood" w:date="2020-05-18T22:41:00Z">
        <w:r w:rsidR="00EE6EFE">
          <w:t>ed</w:t>
        </w:r>
      </w:ins>
      <w:del w:id="71" w:author="Jonathan Wood" w:date="2020-05-18T22:41:00Z">
        <w:r w:rsidR="00510D5B" w:rsidDel="00EE6EFE">
          <w:delText>ing</w:delText>
        </w:r>
      </w:del>
      <w:r w:rsidR="00510D5B">
        <w:t xml:space="preserve"> and fully specified prior to movement initiation </w:t>
      </w:r>
      <w:r w:rsidR="00510D5B">
        <w:fldChar w:fldCharType="begin"/>
      </w:r>
      <w:r w:rsidR="00510D5B">
        <w:instrText xml:space="preserve"> ADDIN ZOTERO_ITEM CSL_CITATION {"citationID":"brJ2l10u","properties":{"formattedCitation":"(Shadmehr and Wise, 2005)","plainCitation":"(Shadmehr and Wise, 2005)","noteIndex":0},"citationItems":[{"id":1857,"uris":["http://zotero.org/users/5226272/items/64CR2ADZ"],"uri":["http://zotero.org/users/5226272/items/64CR2ADZ"],"itemData":{"id":1857,"type":"book","event-place":"Cambridge, Mass","ISBN":"978-0-262-19508-9","language":"English","note":"OCLC: 981050937","publisher":"The MIT Press","publisher-place":"Cambridge, Mass","source":"Open WorldCat","title":"The computational neurobiology of reaching and pointing a foundation for motor learning","author":[{"family":"Shadmehr","given":"Reza"},{"family":"Wise","given":"Steven P"}],"issued":{"date-parts":[["2005"]]}}}],"schema":"https://github.com/citation-style-language/schema/raw/master/csl-citation.json"} </w:instrText>
      </w:r>
      <w:r w:rsidR="00510D5B">
        <w:fldChar w:fldCharType="separate"/>
      </w:r>
      <w:r w:rsidR="00510D5B" w:rsidRPr="00510D5B">
        <w:t>(Shadmehr and Wise, 2005)</w:t>
      </w:r>
      <w:r w:rsidR="00510D5B">
        <w:fldChar w:fldCharType="end"/>
      </w:r>
      <w:r w:rsidR="00510D5B">
        <w:t xml:space="preserve">. </w:t>
      </w:r>
      <w:commentRangeEnd w:id="67"/>
      <w:r w:rsidR="003B2645">
        <w:rPr>
          <w:rStyle w:val="CommentReference"/>
        </w:rPr>
        <w:commentReference w:id="67"/>
      </w:r>
      <w:r w:rsidR="009B3411">
        <w:t xml:space="preserve">The cyclical, repetitive nature of walking creates an excellent opportunity to study </w:t>
      </w:r>
      <w:del w:id="72" w:author="Hyosub Kim" w:date="2020-05-20T13:08:00Z">
        <w:r w:rsidR="009B3411" w:rsidDel="00693669">
          <w:delText xml:space="preserve">the </w:delText>
        </w:r>
      </w:del>
      <w:r w:rsidR="009B3411">
        <w:t>use-dependent learning</w:t>
      </w:r>
      <w:del w:id="73" w:author="Hyosub Kim" w:date="2020-05-20T13:08:00Z">
        <w:r w:rsidR="009B3411" w:rsidDel="00693669">
          <w:delText xml:space="preserve"> process</w:delText>
        </w:r>
      </w:del>
      <w:r w:rsidR="009B3411">
        <w:t xml:space="preserve">. </w:t>
      </w:r>
    </w:p>
    <w:p w14:paraId="0B53C142" w14:textId="77777777" w:rsidR="003B2645" w:rsidRDefault="003B2645" w:rsidP="00EC0631">
      <w:pPr>
        <w:rPr>
          <w:ins w:id="74" w:author="Hyosub Kim" w:date="2020-05-20T13:12:00Z"/>
        </w:rPr>
      </w:pPr>
    </w:p>
    <w:p w14:paraId="1640AE0E" w14:textId="54E55DDA" w:rsidR="00EC0631" w:rsidRDefault="00565ACF" w:rsidP="00EC0631">
      <w:r>
        <w:t>A</w:t>
      </w:r>
      <w:r w:rsidR="009B3411">
        <w:t xml:space="preserve"> recent study </w:t>
      </w:r>
      <w:ins w:id="75" w:author="Jonathan Wood" w:date="2020-05-18T22:42:00Z">
        <w:r w:rsidR="00EE6EFE">
          <w:t>demonstrated</w:t>
        </w:r>
      </w:ins>
      <w:ins w:id="76" w:author="Jonathan Wood" w:date="2020-05-18T22:23:00Z">
        <w:r w:rsidR="008F366D">
          <w:t xml:space="preserve"> that use-dependent biases play a role in </w:t>
        </w:r>
        <w:commentRangeStart w:id="77"/>
        <w:r w:rsidR="008F366D">
          <w:t>walking</w:t>
        </w:r>
      </w:ins>
      <w:commentRangeEnd w:id="77"/>
      <w:r w:rsidR="003B2645">
        <w:rPr>
          <w:rStyle w:val="CommentReference"/>
        </w:rPr>
        <w:commentReference w:id="77"/>
      </w:r>
      <w:ins w:id="78" w:author="Jonathan Wood" w:date="2020-05-18T22:23:00Z">
        <w:r w:rsidR="008F366D">
          <w:t xml:space="preserve">. </w:t>
        </w:r>
      </w:ins>
      <w:del w:id="79" w:author="Jonathan Wood" w:date="2020-05-18T22:23:00Z">
        <w:r w:rsidR="009B3411" w:rsidDel="008F366D">
          <w:delText>used</w:delText>
        </w:r>
        <w:r w:rsidR="00B7311C" w:rsidDel="008F366D">
          <w:delText xml:space="preserve"> </w:delText>
        </w:r>
        <w:r w:rsidR="00031CA2" w:rsidDel="008F366D">
          <w:delText>v</w:delText>
        </w:r>
      </w:del>
      <w:ins w:id="80" w:author="Jonathan Wood" w:date="2020-05-18T22:23:00Z">
        <w:r w:rsidR="008F366D">
          <w:t>V</w:t>
        </w:r>
      </w:ins>
      <w:r w:rsidR="00031CA2">
        <w:t xml:space="preserve">isual </w:t>
      </w:r>
      <w:r w:rsidR="00EC0631">
        <w:t xml:space="preserve">targets </w:t>
      </w:r>
      <w:ins w:id="81" w:author="Jonathan Wood" w:date="2020-05-18T22:23:00Z">
        <w:r w:rsidR="008F366D">
          <w:t xml:space="preserve">were used </w:t>
        </w:r>
      </w:ins>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ins w:id="82" w:author="Jonathan Wood" w:date="2020-05-19T15:28:00Z">
        <w:r w:rsidR="003363A7">
          <w:t xml:space="preserve"> (Wood et al., 2020)</w:t>
        </w:r>
      </w:ins>
      <w:r w:rsidR="000C1E7C">
        <w:t>.</w:t>
      </w:r>
      <w:ins w:id="83" w:author="Jonathan Wood" w:date="2020-05-19T12:51:00Z">
        <w:r w:rsidR="00A73CED">
          <w:t xml:space="preserve"> </w:t>
        </w:r>
      </w:ins>
      <w:del w:id="84" w:author="Jonathan Wood" w:date="2020-05-19T15:28:00Z">
        <w:r w:rsidR="000C1E7C" w:rsidDel="003363A7">
          <w:delText xml:space="preserve"> </w:delText>
        </w:r>
      </w:del>
      <w:del w:id="85" w:author="Jonathan Wood" w:date="2020-05-18T22:24:00Z">
        <w:r w:rsidR="000C1E7C" w:rsidDel="008F366D">
          <w:delText xml:space="preserve">This study </w:delText>
        </w:r>
      </w:del>
      <w:del w:id="86" w:author="Jonathan Wood" w:date="2020-05-18T22:23:00Z">
        <w:r w:rsidR="002867D9" w:rsidDel="008F366D">
          <w:delText>indicates that</w:delText>
        </w:r>
        <w:r w:rsidR="000C1E7C" w:rsidDel="008F366D">
          <w:delText xml:space="preserve"> use-dependent bias</w:delText>
        </w:r>
        <w:r w:rsidR="002807A6" w:rsidDel="008F366D">
          <w:delText>es</w:delText>
        </w:r>
        <w:r w:rsidR="000C1E7C" w:rsidDel="008F366D">
          <w:delText xml:space="preserve"> </w:delText>
        </w:r>
        <w:r w:rsidR="002867D9" w:rsidDel="008F366D">
          <w:delText>also play a role</w:delText>
        </w:r>
        <w:r w:rsidR="000C1E7C" w:rsidDel="008F366D">
          <w:delText xml:space="preserve"> in walking</w:delText>
        </w:r>
        <w:r w:rsidR="002867D9" w:rsidDel="008F366D">
          <w:delText>.</w:delText>
        </w:r>
        <w:r w:rsidR="000C1E7C" w:rsidDel="008F366D">
          <w:delText xml:space="preserve"> </w:delText>
        </w:r>
      </w:del>
      <w:ins w:id="87" w:author="Jonathan Wood" w:date="2020-05-18T23:12:00Z">
        <w:r w:rsidR="005B0478">
          <w:t xml:space="preserve">However, since normal </w:t>
        </w:r>
      </w:ins>
      <w:ins w:id="88" w:author="Jonathan Wood" w:date="2020-05-18T23:13:00Z">
        <w:r w:rsidR="005B0478">
          <w:t>movement</w:t>
        </w:r>
      </w:ins>
      <w:ins w:id="89" w:author="Jonathan Wood" w:date="2020-05-18T23:12:00Z">
        <w:r w:rsidR="005B0478">
          <w:t xml:space="preserve"> is variable,</w:t>
        </w:r>
      </w:ins>
      <w:del w:id="90" w:author="Jonathan Wood" w:date="2020-05-18T23:10:00Z">
        <w:r w:rsidR="002867D9" w:rsidDel="005B0478">
          <w:delText>However,</w:delText>
        </w:r>
        <w:r w:rsidR="000C1E7C" w:rsidDel="005B0478">
          <w:delText xml:space="preserve"> </w:delText>
        </w:r>
        <w:r w:rsidR="002867D9" w:rsidDel="005B0478">
          <w:delText xml:space="preserve">as </w:delText>
        </w:r>
        <w:r w:rsidR="000C1E7C" w:rsidDel="005B0478">
          <w:delText>walking is more variable than reaching</w:delText>
        </w:r>
        <w:r w:rsidR="002867D9" w:rsidDel="005B0478">
          <w:delText xml:space="preserve"> (citation?)</w:delText>
        </w:r>
        <w:r w:rsidR="000C1E7C" w:rsidDel="005B0478">
          <w:delText>,</w:delText>
        </w:r>
      </w:del>
      <w:r w:rsidR="000C1E7C">
        <w:t xml:space="preserve"> it is unclear how consistent the practice must be to activate the use-dependent </w:t>
      </w:r>
      <w:r w:rsidR="002807A6">
        <w:t>process</w:t>
      </w:r>
      <w:r w:rsidR="000C1E7C">
        <w:t xml:space="preserve">. </w:t>
      </w:r>
      <w:commentRangeStart w:id="91"/>
      <w:ins w:id="92" w:author="Hyosub Kim" w:date="2020-05-20T13:16:00Z">
        <w:r w:rsidR="003B2645">
          <w:t xml:space="preserve">Furthermore, there has been no computational account of use-dependent learning in locomotion. </w:t>
        </w:r>
      </w:ins>
      <w:commentRangeEnd w:id="91"/>
      <w:ins w:id="93" w:author="Hyosub Kim" w:date="2020-05-20T13:17:00Z">
        <w:r w:rsidR="003B2645">
          <w:rPr>
            <w:rStyle w:val="CommentReference"/>
          </w:rPr>
          <w:commentReference w:id="91"/>
        </w:r>
      </w:ins>
    </w:p>
    <w:p w14:paraId="221ABD9A" w14:textId="77777777" w:rsidR="00565ACF" w:rsidRDefault="00565ACF"/>
    <w:p w14:paraId="0E713808" w14:textId="2AA1955C" w:rsidR="006522EE" w:rsidDel="008F366D" w:rsidRDefault="00794216">
      <w:pPr>
        <w:rPr>
          <w:del w:id="94" w:author="Jonathan Wood" w:date="2020-05-18T22:24:00Z"/>
        </w:rPr>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w:t>
      </w:r>
      <w:del w:id="95" w:author="Jonathan Wood" w:date="2020-05-18T22:44:00Z">
        <w:r w:rsidR="007C3D1D" w:rsidDel="00EE6EFE">
          <w:delText>es</w:delText>
        </w:r>
      </w:del>
      <w:r w:rsidR="007C3D1D">
        <w:t xml:space="preserve">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visual targets</w:t>
      </w:r>
      <w:del w:id="96" w:author="Hyosub Kim" w:date="2020-05-20T13:18:00Z">
        <w:r w:rsidR="00A94B48" w:rsidDel="003B2645">
          <w:delText xml:space="preserve"> (process 1)</w:delText>
        </w:r>
      </w:del>
      <w:r w:rsidR="00A94B48">
        <w:t xml:space="preserve">,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w:t>
      </w:r>
      <w:ins w:id="97" w:author="Jonathan Wood" w:date="2020-05-18T22:49:00Z">
        <w:del w:id="98" w:author="Hyosub Kim" w:date="2020-05-20T13:18:00Z">
          <w:r w:rsidR="00AA1601" w:rsidDel="003B2645">
            <w:delText>p</w:delText>
          </w:r>
        </w:del>
      </w:ins>
      <w:ins w:id="99" w:author="Jonathan Wood" w:date="2020-05-18T22:44:00Z">
        <w:del w:id="100" w:author="Hyosub Kim" w:date="2020-05-20T13:18:00Z">
          <w:r w:rsidR="00EE6EFE" w:rsidDel="003B2645">
            <w:delText>rocess 2;</w:delText>
          </w:r>
        </w:del>
        <w:r w:rsidR="00EE6EFE">
          <w:t xml:space="preserve"> </w:t>
        </w:r>
      </w:ins>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6574C5E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ins w:id="101" w:author="Jonathan Wood" w:date="2020-05-19T15:28:00Z">
        <w:r w:rsidR="003363A7">
          <w:t>; Wood et al., 2020</w:t>
        </w:r>
      </w:ins>
      <w:r w:rsidR="00D81DF1" w:rsidRPr="00D81DF1">
        <w:t>)</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5F2FC2F4" w:rsidR="00BB6E69" w:rsidRDefault="008C3460">
      <w:r w:rsidRPr="00173209">
        <w:rPr>
          <w:iCs/>
        </w:rPr>
        <w:t xml:space="preserve">1) </w:t>
      </w:r>
      <w:ins w:id="102" w:author="Jonathan Wood" w:date="2020-05-19T13:00:00Z">
        <w:r w:rsidR="00A73CED">
          <w:rPr>
            <w:iCs/>
          </w:rPr>
          <w:t>I</w:t>
        </w:r>
      </w:ins>
      <w:del w:id="103" w:author="Jonathan Wood" w:date="2020-05-19T13:00:00Z">
        <w:r w:rsidR="002867D9" w:rsidDel="00A73CED">
          <w:rPr>
            <w:iCs/>
          </w:rPr>
          <w:delText>i</w:delText>
        </w:r>
      </w:del>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ins w:id="104" w:author="Jonathan Wood" w:date="2020-05-18T16:26:00Z">
        <w:r w:rsidR="00040512">
          <w:t>If any data are replaced, we will perform our analys</w:t>
        </w:r>
      </w:ins>
      <w:ins w:id="105" w:author="Hyosub Kim" w:date="2020-05-20T13:19:00Z">
        <w:r w:rsidR="00591DC0">
          <w:t>e</w:t>
        </w:r>
      </w:ins>
      <w:ins w:id="106" w:author="Jonathan Wood" w:date="2020-05-18T16:26:00Z">
        <w:del w:id="107" w:author="Hyosub Kim" w:date="2020-05-20T13:19:00Z">
          <w:r w:rsidR="00040512" w:rsidDel="00591DC0">
            <w:delText>i</w:delText>
          </w:r>
        </w:del>
        <w:r w:rsidR="00040512">
          <w:t>s both with and without the removed participant</w:t>
        </w:r>
      </w:ins>
      <w:ins w:id="108" w:author="Jonathan Wood" w:date="2020-05-19T12:52:00Z">
        <w:r w:rsidR="00A73CED">
          <w:t>(s)</w:t>
        </w:r>
      </w:ins>
      <w:ins w:id="109" w:author="Jonathan Wood" w:date="2020-05-18T16:26:00Z">
        <w:r w:rsidR="00F315A6">
          <w:t>, r</w:t>
        </w:r>
      </w:ins>
      <w:ins w:id="110" w:author="Jonathan Wood" w:date="2020-05-18T16:27:00Z">
        <w:r w:rsidR="00F315A6">
          <w:t xml:space="preserve">eporting any major differences in our findings. </w:t>
        </w:r>
      </w:ins>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14E5434E"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7E88B75D"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ins w:id="111" w:author="Jonathan Wood" w:date="2020-05-18T16:32:00Z">
        <w:r w:rsidR="00F315A6">
          <w:t xml:space="preserve"> </w:t>
        </w:r>
      </w:ins>
      <w:ins w:id="112" w:author="Jonathan Wood" w:date="2020-05-18T16:34:00Z">
        <w:r w:rsidR="00F315A6">
          <w:t xml:space="preserve">perform guided practice in </w:t>
        </w:r>
      </w:ins>
      <w:del w:id="113" w:author="Jonathan Wood" w:date="2020-05-18T16:32:00Z">
        <w:r w:rsidR="00B651EE" w:rsidDel="00F315A6">
          <w:delText xml:space="preserve"> practice </w:delText>
        </w:r>
      </w:del>
      <w:r w:rsidR="00B651EE">
        <w:t>chang</w:t>
      </w:r>
      <w:ins w:id="114" w:author="Jonathan Wood" w:date="2020-05-19T12:55:00Z">
        <w:r w:rsidR="00A73CED">
          <w:t>ing</w:t>
        </w:r>
      </w:ins>
      <w:del w:id="115" w:author="Jonathan Wood" w:date="2020-05-18T16:32:00Z">
        <w:r w:rsidR="00B651EE" w:rsidDel="00F315A6">
          <w:delText>ing</w:delText>
        </w:r>
      </w:del>
      <w:r w:rsidR="00B651EE">
        <w:t xml:space="preserve"> their step lengths</w:t>
      </w:r>
      <w:ins w:id="116" w:author="Jonathan Wood" w:date="2020-05-18T16:30:00Z">
        <w:r w:rsidR="00F315A6">
          <w:t xml:space="preserve"> relative to thei</w:t>
        </w:r>
      </w:ins>
      <w:ins w:id="117" w:author="Jonathan Wood" w:date="2020-05-18T16:31:00Z">
        <w:r w:rsidR="00F315A6">
          <w:t>r baseline</w:t>
        </w:r>
      </w:ins>
      <w:ins w:id="118" w:author="Jonathan Wood" w:date="2020-05-18T16:35:00Z">
        <w:r w:rsidR="00F315A6">
          <w:t xml:space="preserve"> – depicted on screen as </w:t>
        </w:r>
      </w:ins>
      <w:ins w:id="119" w:author="Jonathan Wood" w:date="2020-05-18T16:33:00Z">
        <w:r w:rsidR="00F315A6">
          <w:t xml:space="preserve">a </w:t>
        </w:r>
      </w:ins>
      <w:ins w:id="120" w:author="Jonathan Wood" w:date="2020-05-18T16:31:00Z">
        <w:r w:rsidR="00F315A6">
          <w:t>pink horizontal line</w:t>
        </w:r>
      </w:ins>
      <w:ins w:id="121" w:author="Jonathan Wood" w:date="2020-05-18T16:35:00Z">
        <w:r w:rsidR="00F315A6">
          <w:t>.</w:t>
        </w:r>
      </w:ins>
      <w:r w:rsidR="00B651EE">
        <w:t xml:space="preserve"> </w:t>
      </w:r>
      <w:del w:id="122" w:author="Jonathan Wood" w:date="2020-05-18T16:35:00Z">
        <w:r w:rsidR="00B651EE" w:rsidDel="00F315A6">
          <w:delText>while watching the feedback on the screen guided by the examiner.</w:delText>
        </w:r>
        <w:r w:rsidR="002A1729" w:rsidDel="00F315A6">
          <w:delText xml:space="preserve"> </w:delText>
        </w:r>
      </w:del>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w:t>
      </w:r>
      <w:r>
        <w:lastRenderedPageBreak/>
        <w:t>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E211E" w:rsidP="00105698">
      <w:commentRangeStart w:id="123"/>
      <w:commentRangeStart w:id="124"/>
      <w:commentRangeEnd w:id="123"/>
      <w:ins w:id="125" w:author="Jonathan Wood" w:date="2020-05-19T09:59:00Z">
        <w:r>
          <w:rPr>
            <w:rStyle w:val="CommentReference"/>
          </w:rPr>
          <w:commentReference w:id="123"/>
        </w:r>
      </w:ins>
      <w:commentRangeEnd w:id="124"/>
      <w:r w:rsidR="00844F30">
        <w:rPr>
          <w:rStyle w:val="CommentReference"/>
        </w:rPr>
        <w:commentReference w:id="124"/>
      </w:r>
      <w:ins w:id="126" w:author="Jonathan Wood" w:date="2020-05-19T12:15:00Z">
        <w:r w:rsidR="000866CB" w:rsidRPr="000866CB">
          <w:rPr>
            <w:noProof/>
          </w:rPr>
          <w:t xml:space="preserve"> </w:t>
        </w:r>
      </w:ins>
    </w:p>
    <w:p w14:paraId="587FBB4D" w14:textId="5FD5DC86" w:rsidR="002807A6" w:rsidRPr="002807A6" w:rsidRDefault="000866CB" w:rsidP="002807A6">
      <w:pPr>
        <w:pStyle w:val="Caption"/>
        <w:keepNext/>
        <w:rPr>
          <w:b/>
          <w:bCs/>
          <w:i w:val="0"/>
          <w:iCs w:val="0"/>
          <w:sz w:val="24"/>
          <w:szCs w:val="24"/>
        </w:rPr>
      </w:pPr>
      <w:ins w:id="127" w:author="Jonathan Wood" w:date="2020-05-19T12:15:00Z">
        <w:r>
          <w:rPr>
            <w:noProof/>
          </w:rPr>
          <w:drawing>
            <wp:anchor distT="0" distB="0" distL="114300" distR="114300" simplePos="0" relativeHeight="251670528" behindDoc="0" locked="0" layoutInCell="1" allowOverlap="1" wp14:anchorId="7B492024" wp14:editId="767598DD">
              <wp:simplePos x="0" y="0"/>
              <wp:positionH relativeFrom="column">
                <wp:posOffset>3206750</wp:posOffset>
              </wp:positionH>
              <wp:positionV relativeFrom="paragraph">
                <wp:posOffset>214630</wp:posOffset>
              </wp:positionV>
              <wp:extent cx="2872740" cy="1666875"/>
              <wp:effectExtent l="0" t="0" r="381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2740" cy="1666875"/>
                      </a:xfrm>
                      <a:prstGeom prst="rect">
                        <a:avLst/>
                      </a:prstGeom>
                    </pic:spPr>
                  </pic:pic>
                </a:graphicData>
              </a:graphic>
              <wp14:sizeRelH relativeFrom="margin">
                <wp14:pctWidth>0</wp14:pctWidth>
              </wp14:sizeRelH>
              <wp14:sizeRelV relativeFrom="margin">
                <wp14:pctHeight>0</wp14:pctHeight>
              </wp14:sizeRelV>
            </wp:anchor>
          </w:drawing>
        </w:r>
      </w:ins>
      <w:r w:rsidR="002807A6">
        <w:rPr>
          <w:noProof/>
        </w:rPr>
        <w:drawing>
          <wp:anchor distT="0" distB="0" distL="114300" distR="114300" simplePos="0" relativeHeight="251669504" behindDoc="0" locked="0" layoutInCell="1" allowOverlap="1" wp14:anchorId="6FC28FA5" wp14:editId="18764E79">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002807A6" w:rsidRPr="002807A6">
        <w:rPr>
          <w:b/>
          <w:bCs/>
          <w:i w:val="0"/>
          <w:iCs w:val="0"/>
          <w:sz w:val="24"/>
          <w:szCs w:val="24"/>
        </w:rPr>
        <w:t>Figure 1</w:t>
      </w:r>
    </w:p>
    <w:p w14:paraId="53EE6600" w14:textId="0885453E" w:rsidR="00767FB7" w:rsidRDefault="00767FB7" w:rsidP="00105698"/>
    <w:p w14:paraId="101D31E9" w14:textId="59460BBF"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1FE33291"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w:t>
      </w:r>
      <w:del w:id="128" w:author="Jonathan Wood" w:date="2020-05-19T13:00:00Z">
        <w:r w:rsidDel="00A73CED">
          <w:delText>on</w:delText>
        </w:r>
      </w:del>
      <w:r>
        <w:t xml:space="preserve"> separate</w:t>
      </w:r>
      <w:ins w:id="129" w:author="Jonathan Wood" w:date="2020-05-19T13:00:00Z">
        <w:r w:rsidR="00A73CED">
          <w:t>d by 5-10</w:t>
        </w:r>
      </w:ins>
      <w:r>
        <w:t xml:space="preserve"> days. </w:t>
      </w:r>
      <w:del w:id="130" w:author="Jonathan Wood" w:date="2020-05-19T13:00:00Z">
        <w:r w:rsidDel="00A73CED">
          <w:delText xml:space="preserve">Each condition will be separated by 5-10 days. </w:delText>
        </w:r>
      </w:del>
      <w:r>
        <w:t>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ins w:id="131" w:author="Jonathan Wood" w:date="2020-05-19T13:00:00Z">
        <w:r w:rsidR="00A73CED">
          <w:t xml:space="preserve">the </w:t>
        </w:r>
      </w:ins>
      <w:r w:rsidR="00A15F7C">
        <w:t xml:space="preserve">most to least consistent condition: 1) </w:t>
      </w:r>
      <w:r w:rsidR="00105698">
        <w:t xml:space="preserve">In the </w:t>
      </w:r>
      <w:del w:id="132" w:author="Jonathan Wood" w:date="2020-05-18T16:37:00Z">
        <w:r w:rsidR="00105698" w:rsidDel="004A5E5B">
          <w:delText xml:space="preserve">Stable </w:delText>
        </w:r>
      </w:del>
      <w:ins w:id="133" w:author="Jonathan Wood" w:date="2020-05-18T16:37:00Z">
        <w:r w:rsidR="004A5E5B">
          <w:t xml:space="preserve">Repeated </w:t>
        </w:r>
      </w:ins>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del w:id="134" w:author="Jonathan Wood" w:date="2020-05-18T16:38:00Z">
        <w:r w:rsidR="00105698" w:rsidDel="004A5E5B">
          <w:delText xml:space="preserve">Variable </w:delText>
        </w:r>
      </w:del>
      <w:ins w:id="135" w:author="Jonathan Wood" w:date="2020-05-18T16:38:00Z">
        <w:r w:rsidR="004A5E5B">
          <w:t xml:space="preserve">5σ </w:t>
        </w:r>
      </w:ins>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commentRangeStart w:id="136"/>
      <w:ins w:id="137" w:author="Jonathan Wood" w:date="2020-05-18T16:39:00Z">
        <w:r w:rsidR="004A5E5B">
          <w:t>5σ</w:t>
        </w:r>
        <w:r w:rsidR="004A5E5B" w:rsidDel="004A5E5B">
          <w:t xml:space="preserve"> </w:t>
        </w:r>
      </w:ins>
      <w:commentRangeEnd w:id="136"/>
      <w:r w:rsidR="00C64823">
        <w:rPr>
          <w:rStyle w:val="CommentReference"/>
        </w:rPr>
        <w:commentReference w:id="136"/>
      </w:r>
      <w:del w:id="138" w:author="Jonathan Wood" w:date="2020-05-18T16:39:00Z">
        <w:r w:rsidR="00105698" w:rsidDel="004A5E5B">
          <w:delText xml:space="preserve">Variable </w:delText>
        </w:r>
      </w:del>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w:t>
      </w:r>
      <w:r>
        <w:lastRenderedPageBreak/>
        <w:t xml:space="preserve">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ins w:id="139" w:author="Jonathan Wood" w:date="2020-05-19T13:03:00Z">
        <w:r w:rsidR="001C484F">
          <w:t xml:space="preserve"> and</w:t>
        </w:r>
      </w:ins>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commentRangeStart w:id="140"/>
    <w:p w14:paraId="6E21A3B4" w14:textId="0CA7E9AF" w:rsidR="00E00AF1" w:rsidDel="001C484F" w:rsidRDefault="002A1C0E" w:rsidP="00C66CEF">
      <w:pPr>
        <w:rPr>
          <w:del w:id="141" w:author="Jonathan Wood" w:date="2020-05-19T13:06:00Z"/>
        </w:rPr>
      </w:pPr>
      <w:r>
        <w:rPr>
          <w:noProof/>
        </w:rPr>
        <mc:AlternateContent>
          <mc:Choice Requires="wpg">
            <w:drawing>
              <wp:anchor distT="0" distB="0" distL="114300" distR="114300" simplePos="0" relativeHeight="251678720" behindDoc="0" locked="0" layoutInCell="1" allowOverlap="1" wp14:anchorId="536D78A1" wp14:editId="0DAD38EC">
                <wp:simplePos x="0" y="0"/>
                <wp:positionH relativeFrom="column">
                  <wp:posOffset>3929380</wp:posOffset>
                </wp:positionH>
                <wp:positionV relativeFrom="paragraph">
                  <wp:posOffset>36195</wp:posOffset>
                </wp:positionV>
                <wp:extent cx="1911350" cy="229235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1911350" cy="2292350"/>
                          <a:chOff x="0" y="0"/>
                          <a:chExt cx="1911350" cy="2292350"/>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84150"/>
                            <a:ext cx="1871980" cy="2108200"/>
                          </a:xfrm>
                          <a:prstGeom prst="rect">
                            <a:avLst/>
                          </a:prstGeom>
                        </pic:spPr>
                      </pic:pic>
                      <wps:wsp>
                        <wps:cNvPr id="8" name="Text Box 8"/>
                        <wps:cNvSpPr txBox="1"/>
                        <wps:spPr>
                          <a:xfrm>
                            <a:off x="0" y="0"/>
                            <a:ext cx="1911350" cy="184150"/>
                          </a:xfrm>
                          <a:prstGeom prst="rect">
                            <a:avLst/>
                          </a:prstGeom>
                          <a:solidFill>
                            <a:prstClr val="white"/>
                          </a:solidFill>
                          <a:ln>
                            <a:noFill/>
                          </a:ln>
                        </wps:spPr>
                        <wps:txbx>
                          <w:txbxContent>
                            <w:p w14:paraId="57633788" w14:textId="77777777" w:rsidR="002C6156" w:rsidRPr="00AB327B" w:rsidRDefault="002C6156" w:rsidP="002A1C0E">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6D78A1" id="Group 14" o:spid="_x0000_s1026" style="position:absolute;margin-left:309.4pt;margin-top:2.85pt;width:150.5pt;height:180.5pt;z-index:251678720" coordsize="19113,229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841;width:18719;height:210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">
                  <v:imagedata r:id="rId14" o:title=""/>
                </v:shape>
                <v:shapetype id="_x0000_t202" coordsize="21600,21600" o:spt="202" path="m,l,21600r21600,l21600,xe">
                  <v:stroke joinstyle="miter"/>
                  <v:path gradientshapeok="t" o:connecttype="rect"/>
                </v:shapetype>
                <v:shape id="Text Box 8" o:spid="_x0000_s1028" type="#_x0000_t202" style="position:absolute;width:19113;height:18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" stroked="f">
                  <v:textbox inset="0,0,0,0">
                    <w:txbxContent>
                      <w:p w14:paraId="57633788" w14:textId="77777777" w:rsidR="002C6156" w:rsidRPr="00AB327B" w:rsidRDefault="002C6156" w:rsidP="002A1C0E">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commentRangeEnd w:id="140"/>
      <w:r w:rsidR="00E6002E">
        <w:rPr>
          <w:rStyle w:val="CommentReference"/>
        </w:rPr>
        <w:commentReference w:id="140"/>
      </w:r>
      <w:r w:rsidR="001D7E75">
        <w:t xml:space="preserve">To assess how well </w:t>
      </w:r>
      <w:r w:rsidR="00B651EE">
        <w:t>participants</w:t>
      </w:r>
      <w:r w:rsidR="001D7E75">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 xml:space="preserve">Mean </w:t>
      </w:r>
      <w:ins w:id="142" w:author="Hyosub Kim" w:date="2020-05-20T13:46:00Z">
        <w:r w:rsidR="007B121E">
          <w:t xml:space="preserve">absolute </w:t>
        </w:r>
      </w:ins>
      <w:r w:rsidR="00E00AF1">
        <w:t>differences</w:t>
      </w:r>
      <w:r w:rsidR="00764145">
        <w:t xml:space="preserve"> between the target step lengths and </w:t>
      </w:r>
      <w:proofErr w:type="spellStart"/>
      <w:ins w:id="143" w:author="Hyosub Kim" w:date="2020-05-21T10:59:00Z">
        <w:r w:rsidR="00045726">
          <w:t>actual</w:t>
        </w:r>
      </w:ins>
      <w:del w:id="144" w:author="Hyosub Kim" w:date="2020-05-21T10:59:00Z">
        <w:r w:rsidR="00764145" w:rsidDel="00045726">
          <w:delText xml:space="preserve">empirical </w:delText>
        </w:r>
      </w:del>
      <w:r w:rsidR="00764145">
        <w:t>step</w:t>
      </w:r>
      <w:proofErr w:type="spellEnd"/>
      <w:r w:rsidR="00764145">
        <w:t xml:space="preserve"> lengths</w:t>
      </w:r>
      <w:r w:rsidR="00E00AF1">
        <w:t xml:space="preserve"> for the learning phase will be used as a general measure of accuracy to test how well </w:t>
      </w:r>
      <w:r w:rsidR="00B651EE">
        <w:t>participants</w:t>
      </w:r>
      <w:r w:rsidR="00E00AF1">
        <w:t xml:space="preserve"> were able to perform the task. </w:t>
      </w:r>
      <w:del w:id="145" w:author="Hyosub Kim" w:date="2020-05-21T11:01:00Z">
        <w:r w:rsidR="002B60A5" w:rsidDel="00E6002E">
          <w:delText xml:space="preserve">During pilot testing, </w:delText>
        </w:r>
      </w:del>
      <w:ins w:id="146" w:author="Hyosub Kim" w:date="2020-05-21T11:01:00Z">
        <w:r w:rsidR="00E6002E">
          <w:t xml:space="preserve">Our pilot results from </w:t>
        </w:r>
      </w:ins>
      <w:ins w:id="147" w:author="Hyosub Kim" w:date="2020-05-21T11:02:00Z">
        <w:r w:rsidR="00E6002E">
          <w:t>two</w:t>
        </w:r>
      </w:ins>
      <w:ins w:id="148" w:author="Hyosub Kim" w:date="2020-05-21T11:01:00Z">
        <w:r w:rsidR="00E6002E">
          <w:t xml:space="preserve"> </w:t>
        </w:r>
      </w:ins>
      <w:r w:rsidR="002B60A5" w:rsidRPr="002039BA">
        <w:t>i</w:t>
      </w:r>
      <w:r w:rsidR="000F2CB7" w:rsidRPr="00E6002E">
        <w:t>ndividuals</w:t>
      </w:r>
      <w:r w:rsidR="00764145" w:rsidRPr="00E6002E">
        <w:t xml:space="preserve"> </w:t>
      </w:r>
      <w:ins w:id="149" w:author="Hyosub Kim" w:date="2020-05-21T11:02:00Z">
        <w:r w:rsidR="00E6002E">
          <w:t xml:space="preserve">show that </w:t>
        </w:r>
      </w:ins>
      <w:ins w:id="150" w:author="Hyosub Kim" w:date="2020-05-21T11:05:00Z">
        <w:r w:rsidR="00E6002E">
          <w:t>they</w:t>
        </w:r>
      </w:ins>
      <w:ins w:id="151" w:author="Hyosub Kim" w:date="2020-05-21T11:02:00Z">
        <w:r w:rsidR="00E6002E">
          <w:t xml:space="preserve"> </w:t>
        </w:r>
      </w:ins>
      <w:r w:rsidR="002B60A5" w:rsidRPr="00E6002E">
        <w:t xml:space="preserve">were </w:t>
      </w:r>
      <w:r w:rsidR="00764145" w:rsidRPr="00E6002E">
        <w:t>able to follow the feedback</w:t>
      </w:r>
      <w:r w:rsidR="002B60A5" w:rsidRPr="00E6002E">
        <w:t xml:space="preserve"> during the Uniform </w:t>
      </w:r>
      <w:proofErr w:type="spellStart"/>
      <w:r w:rsidR="002B60A5" w:rsidRPr="00E6002E">
        <w:t>condition</w:t>
      </w:r>
      <w:ins w:id="152" w:author="Hyosub Kim" w:date="2020-05-21T11:03:00Z">
        <w:r w:rsidR="00E6002E">
          <w:t>,</w:t>
        </w:r>
      </w:ins>
      <w:del w:id="153" w:author="Hyosub Kim" w:date="2020-05-21T11:03:00Z">
        <w:r w:rsidR="002B60A5" w:rsidRPr="00E6002E" w:rsidDel="00E6002E">
          <w:delText xml:space="preserve"> </w:delText>
        </w:r>
      </w:del>
      <w:r w:rsidR="002B60A5" w:rsidRPr="00E6002E">
        <w:t>with</w:t>
      </w:r>
      <w:proofErr w:type="spellEnd"/>
      <w:r w:rsidR="002B60A5" w:rsidRPr="00E6002E">
        <w:t xml:space="preserve"> a mean</w:t>
      </w:r>
      <w:r w:rsidR="00C31232">
        <w:t xml:space="preserve"> distance</w:t>
      </w:r>
      <w:r w:rsidR="002B60A5" w:rsidRPr="00510D5B">
        <w:t xml:space="preserve"> of </w:t>
      </w:r>
      <w:r w:rsidR="004357CE" w:rsidRPr="00510D5B">
        <w:t>4.2 cm from the targets.</w:t>
      </w:r>
      <w:r w:rsidR="004357CE" w:rsidRPr="002039BA">
        <w:t xml:space="preserve"> </w:t>
      </w:r>
      <w:r w:rsidR="006C2058">
        <w:t xml:space="preserve">Furthermore, </w:t>
      </w:r>
      <w:r w:rsidR="002B60A5">
        <w:t>the right and left step lengths were significantly correlated with the right and left target</w:t>
      </w:r>
      <w:ins w:id="154" w:author="Hyosub Kim" w:date="2020-05-21T11:03:00Z">
        <w:r w:rsidR="00E6002E">
          <w:t>s</w:t>
        </w:r>
      </w:ins>
      <w:r w:rsidR="002B60A5">
        <w:t xml:space="preserve"> (r = 0.61, r = 0.83), respectively.</w:t>
      </w:r>
      <w:r w:rsidR="001C484F">
        <w:t xml:space="preserve"> </w:t>
      </w:r>
      <w:del w:id="155" w:author="Jonathan Wood" w:date="2020-05-19T13:52:00Z">
        <w:r w:rsidR="002807A6" w:rsidDel="002A1C0E">
          <w:rPr>
            <w:noProof/>
          </w:rPr>
          <mc:AlternateContent>
            <mc:Choice Requires="wpg">
              <w:drawing>
                <wp:anchor distT="0" distB="0" distL="114300" distR="114300" simplePos="0" relativeHeight="251666432" behindDoc="0" locked="0" layoutInCell="1" allowOverlap="1" wp14:anchorId="4523968C" wp14:editId="496D7BB8">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106930"/>
                            <a:chOff x="0" y="151075"/>
                            <a:chExt cx="1911350" cy="2106930"/>
                          </a:xfrm>
                        </wpg:grpSpPr>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g:wgp>
                    </a:graphicData>
                  </a:graphic>
                </wp:anchor>
              </w:drawing>
            </mc:Choice>
            <mc:Fallback xmlns:w16="http://schemas.microsoft.com/office/word/2018/wordml" xmlns:w16cex="http://schemas.microsoft.com/office/word/2018/wordml/cex">
              <w:pict>
                <v:group w14:anchorId="60C0BE14" id="Group 17" o:spid="_x0000_s1026" style="position:absolute;margin-left:301.75pt;margin-top:7.35pt;width:150.5pt;height:177.8pt;z-index:251666432" coordorigin=",1510" coordsize="19113,21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">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7" o:title=""/>
                  </v:shape>
                  <w10:wrap type="square"/>
                </v:group>
              </w:pict>
            </mc:Fallback>
          </mc:AlternateContent>
        </w:r>
      </w:del>
    </w:p>
    <w:p w14:paraId="3ED1A77A" w14:textId="1BC42540" w:rsidR="00E00AF1" w:rsidRDefault="00C63C4F" w:rsidP="00E00AF1">
      <w:del w:id="156" w:author="Jonathan Wood" w:date="2020-05-19T13:05:00Z">
        <w:r w:rsidDel="001C484F">
          <w:delText xml:space="preserve">To </w:delText>
        </w:r>
      </w:del>
      <w:commentRangeStart w:id="157"/>
      <w:ins w:id="158" w:author="Jonathan Wood" w:date="2020-05-19T13:05:00Z">
        <w:r w:rsidR="001C484F">
          <w:t xml:space="preserve">We </w:t>
        </w:r>
      </w:ins>
      <w:r w:rsidR="00C31232">
        <w:t>will also test our assumption that</w:t>
      </w:r>
      <w:ins w:id="159" w:author="Jonathan Wood" w:date="2020-05-19T13:05:00Z">
        <w:r w:rsidR="001C484F">
          <w:t>, during the learning phase,</w:t>
        </w:r>
      </w:ins>
      <w:r w:rsidR="00C31232">
        <w:t xml:space="preserve"> </w:t>
      </w:r>
      <w:ins w:id="160" w:author="Hyosub Kim" w:date="2020-05-21T11:06:00Z">
        <w:r w:rsidR="00E6002E">
          <w:t xml:space="preserve">while </w:t>
        </w:r>
      </w:ins>
      <w:r w:rsidR="00C31232">
        <w:t xml:space="preserve">the SAI will be similar across conditions, </w:t>
      </w:r>
      <w:del w:id="161" w:author="Hyosub Kim" w:date="2020-05-21T11:06:00Z">
        <w:r w:rsidR="00C31232" w:rsidDel="00E6002E">
          <w:delText xml:space="preserve">but </w:delText>
        </w:r>
      </w:del>
      <w:r w:rsidR="00C31232">
        <w:t>the SAI standard deviation will be different across conditions</w:t>
      </w:r>
      <w:del w:id="162" w:author="Jonathan Wood" w:date="2020-05-19T13:05:00Z">
        <w:r w:rsidR="00C31232" w:rsidDel="001C484F">
          <w:delText xml:space="preserve"> during the learning phase</w:delText>
        </w:r>
      </w:del>
      <w:r w:rsidR="00C31232">
        <w:t xml:space="preserve">. </w:t>
      </w:r>
      <w:del w:id="163" w:author="Jonathan Wood" w:date="2020-05-18T17:16:00Z">
        <w:r w:rsidR="00396E85" w:rsidRPr="00C31232" w:rsidDel="002B60A5">
          <w:delText xml:space="preserve">will test these differences with a repeated measures analysis of variance and post-hoc </w:delText>
        </w:r>
        <w:r w:rsidR="00321DC5" w:rsidRPr="00C31232" w:rsidDel="002B60A5">
          <w:delText>pairwise comparisons</w:delText>
        </w:r>
        <w:r w:rsidR="00396E85" w:rsidRPr="00C31232" w:rsidDel="002B60A5">
          <w:delText xml:space="preserve"> if </w:delText>
        </w:r>
        <w:r w:rsidR="00764145" w:rsidRPr="00C31232" w:rsidDel="002B60A5">
          <w:delText>the analysis of variance test is significant</w:delText>
        </w:r>
        <w:r w:rsidR="00396E85" w:rsidRPr="00C31232" w:rsidDel="002B60A5">
          <w:delText>.</w:delText>
        </w:r>
        <w:r w:rsidR="00396E85" w:rsidDel="002B60A5">
          <w:delText xml:space="preserve"> </w:delText>
        </w:r>
      </w:del>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w:t>
      </w:r>
      <w:del w:id="164" w:author="Jonathan Wood" w:date="2020-05-18T16:38:00Z">
        <w:r w:rsidR="004357CE" w:rsidDel="004A5E5B">
          <w:delText xml:space="preserve">stable </w:delText>
        </w:r>
      </w:del>
      <w:ins w:id="165" w:author="Jonathan Wood" w:date="2020-05-18T16:38:00Z">
        <w:r w:rsidR="004A5E5B">
          <w:t xml:space="preserve">repeated </w:t>
        </w:r>
      </w:ins>
      <w:r w:rsidR="004357CE">
        <w:t xml:space="preserve">and </w:t>
      </w:r>
      <w:ins w:id="166" w:author="Jonathan Wood" w:date="2020-05-18T16:40:00Z">
        <w:r w:rsidR="004A5E5B">
          <w:t>U</w:t>
        </w:r>
      </w:ins>
      <w:del w:id="167" w:author="Jonathan Wood" w:date="2020-05-18T16:40:00Z">
        <w:r w:rsidR="004357CE" w:rsidDel="004A5E5B">
          <w:delText>u</w:delText>
        </w:r>
      </w:del>
      <w:r w:rsidR="004357CE">
        <w:t xml:space="preserve">niform conditions </w:t>
      </w:r>
      <w:r w:rsidR="009776DA">
        <w:t xml:space="preserve">but the standard deviation </w:t>
      </w:r>
      <w:r w:rsidR="00C31232">
        <w:t>appears</w:t>
      </w:r>
      <w:r w:rsidR="009776DA">
        <w:t xml:space="preserve"> different. </w:t>
      </w:r>
      <w:commentRangeEnd w:id="157"/>
      <w:r w:rsidR="00E6002E">
        <w:rPr>
          <w:rStyle w:val="CommentReference"/>
        </w:rPr>
        <w:commentReference w:id="157"/>
      </w:r>
    </w:p>
    <w:p w14:paraId="68A26D24" w14:textId="18659DCF" w:rsidR="00E00AF1" w:rsidRDefault="00E00AF1" w:rsidP="00C66CEF"/>
    <w:p w14:paraId="473DD9C1" w14:textId="3FFCE291" w:rsidR="005E012E" w:rsidRDefault="00F6786F" w:rsidP="00C66CEF">
      <w:commentRangeStart w:id="168"/>
      <w:r>
        <w:t>U</w:t>
      </w:r>
      <w:r w:rsidR="00C63C4F">
        <w:t xml:space="preserve">se-dependent bias will be calculated as the mean SAI during the first 10 strides of the Washout phase. </w:t>
      </w:r>
      <w:commentRangeEnd w:id="168"/>
      <w:r w:rsidR="00E6002E">
        <w:rPr>
          <w:rStyle w:val="CommentReference"/>
        </w:rPr>
        <w:commentReference w:id="168"/>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predict</w:t>
      </w:r>
      <w:r>
        <w:t>s</w:t>
      </w:r>
      <w:r w:rsidR="002B60A5">
        <w:t xml:space="preserve"> the amount of SAI </w:t>
      </w:r>
      <w:r>
        <w:t xml:space="preserve">retained from one </w:t>
      </w:r>
      <w:r w:rsidR="002B60A5">
        <w:t xml:space="preserve">stride </w:t>
      </w:r>
      <w:r>
        <w:t>to the next</w:t>
      </w:r>
      <w:r w:rsidR="002B60A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3363A7">
        <w:t>; Wood et al., 2020</w:t>
      </w:r>
      <w:r w:rsidR="00BF7145" w:rsidRPr="00BF7145">
        <w:t>)</w:t>
      </w:r>
      <w:r w:rsidR="00BF7145">
        <w:fldChar w:fldCharType="end"/>
      </w:r>
      <w:r w:rsidR="002B60A5">
        <w:t xml:space="preserve">. </w:t>
      </w:r>
    </w:p>
    <w:p w14:paraId="7AB2B78F" w14:textId="3538ECAD" w:rsidR="00D24F3C" w:rsidRDefault="00D24F3C" w:rsidP="00C66CEF">
      <w:pPr>
        <w:rPr>
          <w:ins w:id="169" w:author="Jonathan Wood" w:date="2020-05-06T10:36:00Z"/>
        </w:rPr>
      </w:pPr>
    </w:p>
    <w:p w14:paraId="0BFCB91F" w14:textId="3855E0B3" w:rsidR="002B60A5" w:rsidRPr="00D70C81" w:rsidRDefault="002B60A5" w:rsidP="00C66CEF">
      <w:pPr>
        <w:rPr>
          <w:i/>
          <w:iCs/>
          <w:u w:val="single"/>
        </w:rPr>
      </w:pPr>
      <w:r w:rsidRPr="00D70C81">
        <w:rPr>
          <w:i/>
          <w:iCs/>
          <w:u w:val="single"/>
        </w:rPr>
        <w:t>Statistical analysis</w:t>
      </w:r>
      <w:ins w:id="170" w:author="Jonathan Wood" w:date="2020-05-18T20:34:00Z">
        <w:r w:rsidR="00D70C81">
          <w:rPr>
            <w:i/>
            <w:iCs/>
            <w:u w:val="single"/>
          </w:rPr>
          <w:t>:</w:t>
        </w:r>
      </w:ins>
    </w:p>
    <w:p w14:paraId="34B73BB8" w14:textId="251B0735" w:rsidR="00ED5542" w:rsidRPr="00D70C81" w:rsidRDefault="00EA377F" w:rsidP="00C66CEF">
      <w:r>
        <w:lastRenderedPageBreak/>
        <w:t xml:space="preserve">We will test for </w:t>
      </w:r>
      <w:ins w:id="171" w:author="Hyosub Kim" w:date="2020-05-21T11:10:00Z">
        <w:r w:rsidR="00E6002E">
          <w:t>within-</w:t>
        </w:r>
        <w:proofErr w:type="gramStart"/>
        <w:r w:rsidR="00E6002E">
          <w:t>subjects</w:t>
        </w:r>
        <w:proofErr w:type="gramEnd"/>
        <w:r w:rsidR="00E6002E">
          <w:t xml:space="preserve"> </w:t>
        </w:r>
      </w:ins>
      <w:r>
        <w:t>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and post-hoc pairwise comparisons if the analysis of variance test is significant.</w:t>
      </w:r>
      <w:r w:rsidR="00B14A33">
        <w:t xml:space="preserve"> We will report </w:t>
      </w:r>
      <w:r w:rsidR="00D70C81">
        <w:t xml:space="preserve">t- </w:t>
      </w:r>
      <w:r>
        <w:t>and</w:t>
      </w:r>
      <w:r w:rsidR="00D70C81">
        <w:t xml:space="preserve"> F- statistic,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p>
    <w:p w14:paraId="2FF07EBD" w14:textId="383ADD85" w:rsidR="00B14A33" w:rsidRDefault="00B14A33" w:rsidP="00C66CEF"/>
    <w:p w14:paraId="101A39E2" w14:textId="2EBFC852" w:rsidR="00B14A33" w:rsidRDefault="00B14A33" w:rsidP="00B14A33">
      <w:r>
        <w:t>In addition to our parametric analyses, we will also employ a cluster permutation analysis to assess potential SAI differences across the 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21A195F0" w:rsidR="00414CFC" w:rsidRDefault="00105698">
      <w:pPr>
        <w:rPr>
          <w:b/>
          <w:bCs/>
        </w:rPr>
      </w:pPr>
      <w:commentRangeStart w:id="172"/>
      <w:r w:rsidRPr="007D3C9C">
        <w:rPr>
          <w:b/>
          <w:bCs/>
        </w:rPr>
        <w:t>Modeling</w:t>
      </w:r>
      <w:commentRangeEnd w:id="172"/>
      <w:r w:rsidR="00D01B1B">
        <w:rPr>
          <w:rStyle w:val="CommentReference"/>
        </w:rPr>
        <w:commentReference w:id="172"/>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3ED37E15"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Pr="00074E0C">
        <w:t>(French et al., 2018; Long et al., 2016</w:t>
      </w:r>
      <w:ins w:id="173" w:author="Jonathan Wood" w:date="2020-05-19T15:29:00Z">
        <w:r w:rsidR="003363A7">
          <w:t>; Wood et al., 2020</w:t>
        </w:r>
      </w:ins>
      <w:r w:rsidRPr="00074E0C">
        <w:t>)</w:t>
      </w:r>
      <w:r>
        <w:fldChar w:fldCharType="end"/>
      </w:r>
      <w:ins w:id="174" w:author="Jonathan Wood" w:date="2020-05-19T15:29:00Z">
        <w:r w:rsidR="003363A7">
          <w:t xml:space="preserve">, </w:t>
        </w:r>
      </w:ins>
      <w:del w:id="175" w:author="Jonathan Wood" w:date="2020-05-19T15:29:00Z">
        <w:r w:rsidDel="003363A7">
          <w:delText xml:space="preserve">, </w:delText>
        </w:r>
      </w:del>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11162F"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11162F"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D8140E3" w:rsidR="005B646C" w:rsidRDefault="005B646C" w:rsidP="005B646C">
      <w:r>
        <w:t xml:space="preserve">During the learning phase, </w:t>
      </w:r>
      <m:oMath>
        <m:r>
          <w:ins w:id="176" w:author="Jonathan Wood" w:date="2020-05-19T13:16:00Z">
            <w:rPr>
              <w:rStyle w:val="PlaceholderText"/>
              <w:rFonts w:ascii="Cambria Math" w:hAnsi="Cambria Math"/>
              <w:color w:val="auto"/>
            </w:rPr>
            <m:t>A</m:t>
          </w:ins>
        </m:r>
      </m:oMath>
      <w:ins w:id="177" w:author="Jonathan Wood" w:date="2020-05-19T13:16:00Z">
        <w:r w:rsidR="00D00F31">
          <w:rPr>
            <w:rStyle w:val="PlaceholderText"/>
            <w:rFonts w:eastAsiaTheme="minorEastAsia"/>
            <w:color w:val="auto"/>
          </w:rPr>
          <w:t xml:space="preserve"> </w:t>
        </w:r>
      </w:ins>
      <w:del w:id="178" w:author="Jonathan Wood" w:date="2020-05-19T13:16:00Z">
        <w:r w:rsidRPr="00D00F31" w:rsidDel="00D00F31">
          <w:rPr>
            <w:i/>
          </w:rPr>
          <w:delText xml:space="preserve">A </w:delText>
        </w:r>
      </w:del>
      <w:r w:rsidRPr="00D00F31">
        <w:t xml:space="preserve">is </w:t>
      </w:r>
      <w:r>
        <w:t>a memory term representing how much of the strategy (</w:t>
      </w:r>
      <m:oMath>
        <m:r>
          <w:ins w:id="179" w:author="Jonathan Wood" w:date="2020-05-19T13:15:00Z">
            <w:rPr>
              <w:rFonts w:ascii="Cambria Math" w:hAnsi="Cambria Math"/>
            </w:rPr>
            <m:t>S</m:t>
          </w:ins>
        </m:r>
      </m:oMath>
      <w:del w:id="180" w:author="Jonathan Wood" w:date="2020-05-19T13:15:00Z">
        <w:r w:rsidDel="00D00F31">
          <w:delText>S</w:delText>
        </w:r>
      </w:del>
      <w:r>
        <w:t xml:space="preserve">) is retained from one trial to the next, and </w:t>
      </w:r>
      <m:oMath>
        <m:r>
          <w:ins w:id="181" w:author="Jonathan Wood" w:date="2020-05-19T13:17:00Z">
            <w:rPr>
              <w:rFonts w:ascii="Cambria Math" w:hAnsi="Cambria Math"/>
            </w:rPr>
            <m:t>C</m:t>
          </w:ins>
        </m:r>
      </m:oMath>
      <w:del w:id="182" w:author="Jonathan Wood" w:date="2020-05-19T13:17:00Z">
        <w:r w:rsidDel="00D00F31">
          <w:delText>C</w:delText>
        </w:r>
      </w:del>
      <w:r>
        <w:t xml:space="preserve"> is the proportion of the error that is corrected for on each stride. As this is a strategic, or voluntary, process, we assume that </w:t>
      </w:r>
      <m:oMath>
        <m:r>
          <w:ins w:id="183" w:author="Jonathan Wood" w:date="2020-05-19T13:17:00Z">
            <w:rPr>
              <w:rFonts w:ascii="Cambria Math" w:hAnsi="Cambria Math"/>
            </w:rPr>
            <m:t>S</m:t>
          </w:ins>
        </m:r>
      </m:oMath>
      <w:ins w:id="184" w:author="Jonathan Wood" w:date="2020-05-19T13:17:00Z">
        <w:r w:rsidR="00D00F31">
          <w:rPr>
            <w:rFonts w:eastAsiaTheme="minorEastAsia"/>
          </w:rPr>
          <w:t xml:space="preserve"> </w:t>
        </w:r>
      </w:ins>
      <w:del w:id="185" w:author="Jonathan Wood" w:date="2020-05-19T13:17:00Z">
        <w:r w:rsidDel="00D00F31">
          <w:delText xml:space="preserve">S </w:delText>
        </w:r>
      </w:del>
      <w:r>
        <w:t>is equal to zero when the visual feedback (VF) is turned off and the participants are instructed to walk normally:</w:t>
      </w:r>
    </w:p>
    <w:p w14:paraId="2B82013C" w14:textId="77777777" w:rsidR="005B646C" w:rsidRDefault="005B646C" w:rsidP="005B646C"/>
    <w:p w14:paraId="357622A7" w14:textId="35496D16" w:rsidR="005B646C" w:rsidRDefault="0011162F" w:rsidP="005B646C">
      <w:pPr>
        <w:rPr>
          <w:rFonts w:eastAsiaTheme="minorEastAsia"/>
        </w:rPr>
      </w:pPr>
      <m:oMath>
        <m:sSub>
          <m:sSubPr>
            <m:ctrlPr>
              <w:rPr>
                <w:rFonts w:ascii="Cambria Math" w:hAnsi="Cambria Math"/>
                <w:i/>
              </w:rPr>
            </m:ctrlPr>
          </m:sSubPr>
          <m:e>
            <m:r>
              <w:ins w:id="186" w:author="Hyosub Kim" w:date="2020-05-21T11:22:00Z">
                <w:rPr>
                  <w:rFonts w:ascii="Cambria Math" w:hAnsi="Cambria Math"/>
                </w:rPr>
                <m:t>s</m:t>
              </w:ins>
            </m:r>
            <m:r>
              <w:del w:id="187" w:author="Hyosub Kim" w:date="2020-05-21T11:22:00Z">
                <w:rPr>
                  <w:rFonts w:ascii="Cambria Math" w:hAnsi="Cambria Math"/>
                </w:rPr>
                <m:t>S</m:t>
              </w:del>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ins w:id="188" w:author="Hyosub Kim" w:date="2020-05-21T11:22:00Z">
                        <w:rPr>
                          <w:rFonts w:ascii="Cambria Math" w:hAnsi="Cambria Math"/>
                        </w:rPr>
                        <m:t>s</m:t>
                      </w:ins>
                    </m:r>
                    <m:r>
                      <w:del w:id="189" w:author="Hyosub Kim" w:date="2020-05-21T11:22:00Z">
                        <w:rPr>
                          <w:rFonts w:ascii="Cambria Math" w:hAnsi="Cambria Math"/>
                        </w:rPr>
                        <m:t>S</m:t>
                      </w:del>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101C41EE"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w:lastRenderedPageBreak/>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3002DECA"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w:t>
      </w:r>
      <w:ins w:id="190" w:author="Jonathan Wood" w:date="2020-05-18T22:59:00Z">
        <w:r>
          <w:t xml:space="preserve"> process</w:t>
        </w:r>
      </w:ins>
      <w:r>
        <w:t>. The use-dependent process (</w:t>
      </w:r>
      <m:oMath>
        <m:r>
          <w:rPr>
            <w:rFonts w:ascii="Cambria Math" w:hAnsi="Cambria Math"/>
          </w:rPr>
          <m:t>W</m:t>
        </m:r>
      </m:oMath>
      <w:r>
        <w:t xml:space="preserve">) </w:t>
      </w:r>
      <w:del w:id="191" w:author="Hyosub Kim" w:date="2020-05-21T11:23:00Z">
        <w:r w:rsidDel="00FB4237">
          <w:delText>learns a proportion of the</w:delText>
        </w:r>
      </w:del>
      <w:ins w:id="192" w:author="Hyosub Kim" w:date="2020-05-21T11:23:00Z">
        <w:r w:rsidR="00FB4237">
          <w:t>becom</w:t>
        </w:r>
      </w:ins>
      <w:ins w:id="193" w:author="Hyosub Kim" w:date="2020-05-21T11:24:00Z">
        <w:r w:rsidR="00FB4237">
          <w:t>es biased towards the</w:t>
        </w:r>
      </w:ins>
      <w:r>
        <w:t xml:space="preserve"> current motor output (</w:t>
      </w:r>
      <m:oMath>
        <m:r>
          <w:rPr>
            <w:rFonts w:ascii="Cambria Math" w:hAnsi="Cambria Math"/>
          </w:rPr>
          <m:t>x</m:t>
        </m:r>
      </m:oMath>
      <w:r>
        <w:t>)</w:t>
      </w:r>
      <w:ins w:id="194" w:author="Hyosub Kim" w:date="2020-05-21T11:24:00Z">
        <w:r w:rsidR="00FB4237">
          <w:t>, while</w:t>
        </w:r>
      </w:ins>
      <w:del w:id="195" w:author="Hyosub Kim" w:date="2020-05-21T11:24:00Z">
        <w:r w:rsidDel="00FB4237">
          <w:delText xml:space="preserve"> and</w:delText>
        </w:r>
      </w:del>
      <w:r>
        <w:t xml:space="preserve"> retain</w:t>
      </w:r>
      <w:ins w:id="196" w:author="Hyosub Kim" w:date="2020-05-21T11:24:00Z">
        <w:r w:rsidR="00FB4237">
          <w:t>ing</w:t>
        </w:r>
      </w:ins>
      <w:del w:id="197" w:author="Hyosub Kim" w:date="2020-05-21T11:24:00Z">
        <w:r w:rsidDel="00FB4237">
          <w:delText>s</w:delText>
        </w:r>
      </w:del>
      <w:r>
        <w:t xml:space="preserve"> a proportion of the current use-dependent process: </w:t>
      </w:r>
    </w:p>
    <w:p w14:paraId="745DAA5C" w14:textId="77777777" w:rsidR="005B646C" w:rsidRDefault="005B646C" w:rsidP="005B646C"/>
    <w:p w14:paraId="485D7718" w14:textId="116269D2" w:rsidR="005B646C" w:rsidRPr="001579D6" w:rsidRDefault="0011162F" w:rsidP="005B646C">
      <m:oMath>
        <m:sSub>
          <m:sSubPr>
            <m:ctrlPr>
              <w:rPr>
                <w:rFonts w:ascii="Cambria Math" w:hAnsi="Cambria Math"/>
                <w:i/>
              </w:rPr>
            </m:ctrlPr>
          </m:sSubPr>
          <m:e>
            <m:r>
              <w:ins w:id="198" w:author="Hyosub Kim" w:date="2020-05-21T11:23:00Z">
                <w:rPr>
                  <w:rFonts w:ascii="Cambria Math" w:hAnsi="Cambria Math"/>
                </w:rPr>
                <m:t>w</m:t>
              </w:ins>
            </m:r>
            <m:r>
              <w:del w:id="199" w:author="Hyosub Kim" w:date="2020-05-21T11:23:00Z">
                <w:rPr>
                  <w:rFonts w:ascii="Cambria Math" w:hAnsi="Cambria Math"/>
                </w:rPr>
                <m:t>W</m:t>
              </w:del>
            </m:r>
          </m:e>
          <m:sub>
            <m:r>
              <w:rPr>
                <w:rFonts w:ascii="Cambria Math" w:hAnsi="Cambria Math"/>
              </w:rPr>
              <m:t>n+1</m:t>
            </m:r>
          </m:sub>
        </m:sSub>
        <m:r>
          <w:rPr>
            <w:rFonts w:ascii="Cambria Math" w:hAnsi="Cambria Math"/>
          </w:rPr>
          <m:t>=E*</m:t>
        </m:r>
        <m:sSub>
          <m:sSubPr>
            <m:ctrlPr>
              <w:rPr>
                <w:rFonts w:ascii="Cambria Math" w:hAnsi="Cambria Math"/>
                <w:i/>
              </w:rPr>
            </m:ctrlPr>
          </m:sSubPr>
          <m:e>
            <m:r>
              <w:ins w:id="200" w:author="Hyosub Kim" w:date="2020-05-21T11:23:00Z">
                <w:rPr>
                  <w:rFonts w:ascii="Cambria Math" w:hAnsi="Cambria Math"/>
                </w:rPr>
                <m:t>w</m:t>
              </w:ins>
            </m:r>
            <m:r>
              <w:del w:id="201" w:author="Hyosub Kim" w:date="2020-05-21T11:23:00Z">
                <w:rPr>
                  <w:rFonts w:ascii="Cambria Math" w:hAnsi="Cambria Math"/>
                </w:rPr>
                <m:t>W</m:t>
              </w:del>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44AEAE4F"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5D220BF5"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w:t>
      </w:r>
      <w:del w:id="202" w:author="Hyosub Kim" w:date="2020-05-21T11:25:00Z">
        <w:r w:rsidDel="009E77F9">
          <w:delText xml:space="preserve">Because </w:delText>
        </w:r>
      </w:del>
      <w:ins w:id="203" w:author="Hyosub Kim" w:date="2020-05-21T11:26:00Z">
        <w:r w:rsidR="009E77F9">
          <w:t>W</w:t>
        </w:r>
      </w:ins>
      <w:del w:id="204" w:author="Hyosub Kim" w:date="2020-05-21T11:26:00Z">
        <w:r w:rsidDel="009E77F9">
          <w:delText>w</w:delText>
        </w:r>
      </w:del>
      <w:r>
        <w:t xml:space="preserve">e </w:t>
      </w:r>
      <w:proofErr w:type="gramStart"/>
      <w:r>
        <w:t>assume</w:t>
      </w:r>
      <w:proofErr w:type="gramEnd"/>
      <w:r>
        <w:t xml:space="preserve"> the use-dependent process learns </w:t>
      </w:r>
      <w:del w:id="205" w:author="Hyosub Kim" w:date="2020-05-21T11:26:00Z">
        <w:r w:rsidDel="009E77F9">
          <w:delText xml:space="preserve">significantly </w:delText>
        </w:r>
      </w:del>
      <w:ins w:id="206" w:author="Hyosub Kim" w:date="2020-05-21T11:26:00Z">
        <w:r w:rsidR="009E77F9">
          <w:t xml:space="preserve">much </w:t>
        </w:r>
      </w:ins>
      <w:del w:id="207" w:author="Hyosub Kim" w:date="2020-05-21T11:26:00Z">
        <w:r w:rsidDel="009E77F9">
          <w:delText>more slowly</w:delText>
        </w:r>
      </w:del>
      <w:ins w:id="208" w:author="Hyosub Kim" w:date="2020-05-21T11:26:00Z">
        <w:r w:rsidR="009E77F9">
          <w:t>slower</w:t>
        </w:r>
      </w:ins>
      <w:r>
        <w:t xml:space="preserve"> than a strategic process </w:t>
      </w:r>
      <w:ins w:id="209" w:author="Hyosub Kim" w:date="2020-05-21T11:26:00Z">
        <w:r w:rsidR="009E77F9">
          <w:t>and thus constrain</w:t>
        </w:r>
      </w:ins>
      <w:del w:id="210" w:author="Hyosub Kim" w:date="2020-05-21T11:26:00Z">
        <w:r w:rsidDel="009E77F9">
          <w:delText>we set</w:delText>
        </w:r>
      </w:del>
      <w:r>
        <w:t xml:space="preserve"> </w:t>
      </w:r>
      <m:oMath>
        <m:r>
          <w:rPr>
            <w:rFonts w:ascii="Cambria Math" w:hAnsi="Cambria Math"/>
          </w:rPr>
          <m:t>F</m:t>
        </m:r>
      </m:oMath>
      <w:r>
        <w:rPr>
          <w:rFonts w:eastAsiaTheme="minorEastAsia"/>
        </w:rPr>
        <w:t xml:space="preserve"> to be </w:t>
      </w:r>
      <w:ins w:id="211" w:author="Hyosub Kim" w:date="2020-05-21T11:27:00Z">
        <w:r w:rsidR="009E77F9">
          <w:rPr>
            <w:rFonts w:eastAsiaTheme="minorEastAsia"/>
          </w:rPr>
          <w:t xml:space="preserve">at least </w:t>
        </w:r>
      </w:ins>
      <w:r>
        <w:rPr>
          <w:rFonts w:eastAsiaTheme="minorEastAsia"/>
        </w:rPr>
        <w:t>5x</w:t>
      </w:r>
      <w:ins w:id="212" w:author="Hyosub Kim" w:date="2020-05-21T11:27:00Z">
        <w:r w:rsidR="009E77F9">
          <w:rPr>
            <w:rFonts w:eastAsiaTheme="minorEastAsia"/>
          </w:rPr>
          <w:t>’s</w:t>
        </w:r>
      </w:ins>
      <w:r>
        <w:rPr>
          <w:rFonts w:eastAsiaTheme="minorEastAsia"/>
        </w:rPr>
        <w:t xml:space="preserve"> less than </w:t>
      </w:r>
      <m:oMath>
        <m:r>
          <w:rPr>
            <w:rFonts w:ascii="Cambria Math" w:hAnsi="Cambria Math"/>
          </w:rPr>
          <m:t>C</m:t>
        </m:r>
      </m:oMath>
      <w:r>
        <w:rPr>
          <w:rFonts w:eastAsiaTheme="minorEastAsia"/>
        </w:rPr>
        <w:t>.</w:t>
      </w:r>
      <w:ins w:id="213" w:author="Hyosub Kim" w:date="2020-05-21T11:27:00Z">
        <w:r w:rsidR="009E77F9">
          <w:rPr>
            <w:rFonts w:eastAsiaTheme="minorEastAsia"/>
          </w:rPr>
          <w:t xml:space="preserve"> </w:t>
        </w:r>
      </w:ins>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7099D37D" w:rsidR="00414CFC" w:rsidRDefault="00C506EF" w:rsidP="00414CFC">
      <w:ins w:id="214" w:author="Jonathan Wood" w:date="2020-05-19T14:14:00Z">
        <w:r>
          <w:t xml:space="preserve">The Adaptive </w:t>
        </w:r>
      </w:ins>
      <w:del w:id="215" w:author="Jonathan Wood" w:date="2020-05-19T14:14:00Z">
        <w:r w:rsidR="00306627" w:rsidDel="00C506EF">
          <w:delText>We</w:delText>
        </w:r>
      </w:del>
      <w:del w:id="216" w:author="Jonathan Wood" w:date="2020-05-19T14:13:00Z">
        <w:r w:rsidR="00306627" w:rsidDel="00C506EF">
          <w:delText xml:space="preserve"> first consider a </w:delText>
        </w:r>
      </w:del>
      <w:r w:rsidR="005C0A9A">
        <w:t xml:space="preserve">Bayesian model </w:t>
      </w:r>
      <w:del w:id="217" w:author="Jonathan Wood" w:date="2020-05-19T14:14:00Z">
        <w:r w:rsidR="004B6DF6" w:rsidDel="00C506EF">
          <w:delText>which</w:delText>
        </w:r>
        <w:r w:rsidR="00414CFC" w:rsidDel="00C506EF">
          <w:delText xml:space="preserve"> </w:delText>
        </w:r>
      </w:del>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20C995E" w:rsidR="00591F30" w:rsidRDefault="004B6DF6" w:rsidP="00591F30">
      <w:r>
        <w:t>In the context of the current study, t</w:t>
      </w:r>
      <w:r w:rsidR="00591F30">
        <w:t xml:space="preserve">his model combines the prior expectation of the </w:t>
      </w:r>
      <w:ins w:id="218" w:author="Jonathan Wood" w:date="2020-05-19T14:14:00Z">
        <w:r w:rsidR="0028136C">
          <w:t xml:space="preserve">SAI </w:t>
        </w:r>
      </w:ins>
      <w:del w:id="219" w:author="Jonathan Wood" w:date="2020-05-19T14:14:00Z">
        <w:r w:rsidR="00591F30" w:rsidDel="0028136C">
          <w:delText xml:space="preserve">step asymmetry </w:delText>
        </w:r>
      </w:del>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209740C8" w:rsidR="00591F30" w:rsidRPr="0004441C" w:rsidRDefault="0011162F" w:rsidP="00591F30">
      <m:oMath>
        <m:sSub>
          <m:sSubPr>
            <m:ctrlPr>
              <w:rPr>
                <w:rFonts w:ascii="Cambria Math" w:hAnsi="Cambria Math"/>
                <w:i/>
              </w:rPr>
            </m:ctrlPr>
          </m:sSubPr>
          <m:e>
            <m:r>
              <w:rPr>
                <w:rFonts w:ascii="Cambria Math" w:hAnsi="Cambria Math"/>
              </w:rPr>
              <m:t>ϴ</m:t>
            </m:r>
          </m:e>
          <m:sub>
            <m:r>
              <w:ins w:id="220" w:author="Hyosub Kim" w:date="2020-05-21T11:29:00Z">
                <w:rPr>
                  <w:rFonts w:ascii="Cambria Math" w:hAnsi="Cambria Math"/>
                </w:rPr>
                <m:t xml:space="preserve">MAP,  </m:t>
              </w:ins>
            </m:r>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33D0BF7"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12499C3C" w:rsidR="00591F30" w:rsidRDefault="0011162F"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r w:rsidR="007B6811">
        <w:tab/>
      </w:r>
      <w:r w:rsidR="007B6811">
        <w:tab/>
      </w:r>
      <w:r w:rsidR="007B6811">
        <w:tab/>
      </w:r>
      <w:r w:rsidR="007B6811">
        <w:tab/>
      </w:r>
      <w:r w:rsidR="007B6811">
        <w:tab/>
      </w:r>
      <w:r w:rsidR="007B6811">
        <w:tab/>
      </w:r>
      <w:r w:rsidR="00D12592">
        <w:tab/>
      </w:r>
      <w:r w:rsidR="007B6811">
        <w:t>(</w:t>
      </w:r>
      <w:commentRangeStart w:id="221"/>
      <w:r w:rsidR="007B6811">
        <w:t>3</w:t>
      </w:r>
      <w:commentRangeEnd w:id="221"/>
      <w:r w:rsidR="006018E6">
        <w:rPr>
          <w:rStyle w:val="CommentReference"/>
        </w:rPr>
        <w:commentReference w:id="221"/>
      </w:r>
      <w:r w:rsidR="007B6811">
        <w:t>)</w:t>
      </w:r>
    </w:p>
    <w:p w14:paraId="7B19CF13" w14:textId="77777777" w:rsidR="00591F30" w:rsidRDefault="00591F30" w:rsidP="00591F30"/>
    <w:p w14:paraId="282A1399" w14:textId="13EB70CD" w:rsidR="00591F30" w:rsidRDefault="0011162F" w:rsidP="00591F30">
      <w:pPr>
        <w:rPr>
          <w:ins w:id="222" w:author="Jonathan Wood" w:date="2020-05-18T21:34:00Z"/>
        </w:rPr>
      </w:pPr>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223" w:name="_Hlk37794084"/>
            <m:r>
              <w:rPr>
                <w:rFonts w:ascii="Cambria Math" w:hAnsi="Cambria Math"/>
              </w:rPr>
              <m:t>β</m:t>
            </m:r>
            <w:bookmarkEnd w:id="223"/>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r w:rsidR="007B6811">
        <w:tab/>
      </w:r>
      <w:r w:rsidR="007B6811">
        <w:tab/>
      </w:r>
      <w:r w:rsidR="007B6811">
        <w:tab/>
      </w:r>
      <w:r w:rsidR="007B6811">
        <w:tab/>
      </w:r>
      <w:commentRangeStart w:id="224"/>
      <w:r w:rsidR="007B6811">
        <w:t>(4)</w:t>
      </w:r>
      <w:commentRangeEnd w:id="224"/>
      <w:r w:rsidR="006018E6">
        <w:rPr>
          <w:rStyle w:val="CommentReference"/>
        </w:rPr>
        <w:commentReference w:id="224"/>
      </w:r>
    </w:p>
    <w:p w14:paraId="4A53167A" w14:textId="4FC83DA9" w:rsidR="00EF45BD" w:rsidRPr="00EF45BD" w:rsidRDefault="00EF45BD" w:rsidP="00591F30">
      <w:pPr>
        <w:rPr>
          <w:ins w:id="225" w:author="Jonathan Wood" w:date="2020-05-18T21:35:00Z"/>
          <w:rFonts w:eastAsiaTheme="minorEastAsia"/>
        </w:rPr>
      </w:pPr>
      <m:oMathPara>
        <m:oMathParaPr>
          <m:jc m:val="left"/>
        </m:oMathParaPr>
        <m:oMath>
          <m:r>
            <w:ins w:id="226" w:author="Jonathan Wood" w:date="2020-05-18T21:35:00Z">
              <w:rPr>
                <w:rFonts w:ascii="Cambria Math" w:hAnsi="Cambria Math"/>
              </w:rPr>
              <m:t>0&lt;β&lt;1</m:t>
            </w:ins>
          </m:r>
        </m:oMath>
      </m:oMathPara>
    </w:p>
    <w:p w14:paraId="4FF25868" w14:textId="082EDBD6" w:rsidR="00EF45BD" w:rsidRPr="00F76635" w:rsidRDefault="00EF45BD" w:rsidP="00591F30">
      <w:pPr>
        <w:rPr>
          <w:rFonts w:eastAsiaTheme="minorEastAsia"/>
        </w:rPr>
      </w:pPr>
      <m:oMathPara>
        <m:oMathParaPr>
          <m:jc m:val="left"/>
        </m:oMathParaPr>
        <m:oMath>
          <m:r>
            <w:ins w:id="227" w:author="Jonathan Wood" w:date="2020-05-18T21:35:00Z">
              <w:rPr>
                <w:rFonts w:ascii="Cambria Math" w:hAnsi="Cambria Math"/>
              </w:rPr>
              <m:t>0&lt;</m:t>
            </w:ins>
          </m:r>
          <m:sSubSup>
            <m:sSubSupPr>
              <m:ctrlPr>
                <w:ins w:id="228" w:author="Jonathan Wood" w:date="2020-05-18T21:35:00Z">
                  <w:rPr>
                    <w:rFonts w:ascii="Cambria Math" w:hAnsi="Cambria Math"/>
                    <w:i/>
                  </w:rPr>
                </w:ins>
              </m:ctrlPr>
            </m:sSubSupPr>
            <m:e>
              <m:r>
                <w:ins w:id="229" w:author="Jonathan Wood" w:date="2020-05-18T21:35:00Z">
                  <w:rPr>
                    <w:rFonts w:ascii="Cambria Math" w:hAnsi="Cambria Math"/>
                  </w:rPr>
                  <m:t>σ</m:t>
                </w:ins>
              </m:r>
            </m:e>
            <m:sub>
              <m:r>
                <w:ins w:id="230" w:author="Jonathan Wood" w:date="2020-05-18T21:35:00Z">
                  <w:rPr>
                    <w:rFonts w:ascii="Cambria Math" w:hAnsi="Cambria Math"/>
                  </w:rPr>
                  <m:t>likelihood</m:t>
                </w:ins>
              </m:r>
            </m:sub>
            <m:sup>
              <m:r>
                <w:ins w:id="231" w:author="Jonathan Wood" w:date="2020-05-18T21:35:00Z">
                  <w:rPr>
                    <w:rFonts w:ascii="Cambria Math" w:hAnsi="Cambria Math"/>
                  </w:rPr>
                  <m:t>2</m:t>
                </w:ins>
              </m:r>
            </m:sup>
          </m:sSubSup>
          <m:r>
            <w:ins w:id="232" w:author="Jonathan Wood" w:date="2020-05-18T21:35:00Z">
              <m:rPr>
                <m:sty m:val="p"/>
              </m:rPr>
              <w:rPr>
                <w:rFonts w:ascii="Cambria Math" w:hAnsi="Cambria Math"/>
              </w:rPr>
              <m:t xml:space="preserve"> </m:t>
            </w:ins>
          </m:r>
          <m:r>
            <w:ins w:id="233" w:author="Jonathan Wood" w:date="2020-05-18T21:35:00Z">
              <w:rPr>
                <w:rFonts w:ascii="Cambria Math" w:hAnsi="Cambria Math"/>
              </w:rPr>
              <m:t>&lt;</m:t>
            </w:ins>
          </m:r>
          <m:r>
            <w:ins w:id="234" w:author="Jonathan Wood" w:date="2020-05-19T08:42:00Z">
              <w:rPr>
                <w:rFonts w:ascii="Cambria Math" w:hAnsi="Cambria Math"/>
              </w:rPr>
              <m:t>100</m:t>
            </w:ins>
          </m:r>
        </m:oMath>
      </m:oMathPara>
    </w:p>
    <w:p w14:paraId="713EAC9F" w14:textId="77777777" w:rsidR="00591F30" w:rsidRDefault="00591F30" w:rsidP="00591F30"/>
    <w:p w14:paraId="769E1CB2" w14:textId="5B0288A3"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A24826">
        <w:t xml:space="preserve">Therefore, the Adaptive Bayesian model has two free parameters and the Strategy plus UDP model has four free parameters. </w:t>
      </w:r>
    </w:p>
    <w:p w14:paraId="449BA518" w14:textId="6D0E19EC" w:rsidR="00E84A95" w:rsidRDefault="00E84A95" w:rsidP="00DE6FD2"/>
    <w:p w14:paraId="510565E6" w14:textId="19BD07C4" w:rsidR="00E84A95" w:rsidRPr="008D7F9E" w:rsidRDefault="00E84A95" w:rsidP="00DE6FD2">
      <w:pPr>
        <w:rPr>
          <w:u w:val="single"/>
        </w:rPr>
      </w:pPr>
      <w:r>
        <w:t xml:space="preserve">These two models </w:t>
      </w:r>
      <w:del w:id="235" w:author="Hyosub Kim" w:date="2020-05-21T11:40:00Z">
        <w:r w:rsidDel="00737603">
          <w:delText>make distinct inferences about how the</w:delText>
        </w:r>
      </w:del>
      <w:ins w:id="236" w:author="Hyosub Kim" w:date="2020-05-21T11:40:00Z">
        <w:r w:rsidR="00737603">
          <w:t xml:space="preserve">provide </w:t>
        </w:r>
      </w:ins>
      <w:ins w:id="237" w:author="Hyosub Kim" w:date="2020-05-21T11:46:00Z">
        <w:r w:rsidR="00B73DBD">
          <w:t>distinct</w:t>
        </w:r>
      </w:ins>
      <w:ins w:id="238" w:author="Hyosub Kim" w:date="2020-05-21T11:40:00Z">
        <w:r w:rsidR="00737603">
          <w:t xml:space="preserve"> interpretations of how</w:t>
        </w:r>
      </w:ins>
      <w:r>
        <w:t xml:space="preserve"> use-dependent </w:t>
      </w:r>
      <w:del w:id="239" w:author="Hyosub Kim" w:date="2020-05-21T11:40:00Z">
        <w:r w:rsidDel="00737603">
          <w:delText>process might work</w:delText>
        </w:r>
      </w:del>
      <w:ins w:id="240" w:author="Hyosub Kim" w:date="2020-05-21T11:40:00Z">
        <w:r w:rsidR="00737603">
          <w:t>biases evolve</w:t>
        </w:r>
      </w:ins>
      <w:ins w:id="241" w:author="Hyosub Kim" w:date="2020-05-21T16:58:00Z">
        <w:r w:rsidR="00FA2E31">
          <w:t xml:space="preserve"> and the specific constraints acting on them</w:t>
        </w:r>
      </w:ins>
      <w:r>
        <w:t xml:space="preserve">. The Strategy plus UDP model </w:t>
      </w:r>
      <w:del w:id="242" w:author="Hyosub Kim" w:date="2020-05-21T11:42:00Z">
        <w:r w:rsidDel="00737603">
          <w:delText xml:space="preserve">separates </w:delText>
        </w:r>
      </w:del>
      <w:ins w:id="243" w:author="Hyosub Kim" w:date="2020-05-21T11:42:00Z">
        <w:r w:rsidR="00737603">
          <w:t xml:space="preserve">assumes separate, </w:t>
        </w:r>
      </w:ins>
      <w:ins w:id="244" w:author="Hyosub Kim" w:date="2020-05-21T11:43:00Z">
        <w:r w:rsidR="00737603">
          <w:t xml:space="preserve">yet parallel, </w:t>
        </w:r>
      </w:ins>
      <w:r>
        <w:t xml:space="preserve">implicit </w:t>
      </w:r>
      <w:ins w:id="245" w:author="Hyosub Kim" w:date="2020-05-21T11:43:00Z">
        <w:r w:rsidR="00737603">
          <w:t xml:space="preserve">(UDP) </w:t>
        </w:r>
      </w:ins>
      <w:r>
        <w:t>and explicit</w:t>
      </w:r>
      <w:ins w:id="246" w:author="Hyosub Kim" w:date="2020-05-21T11:43:00Z">
        <w:r w:rsidR="00737603">
          <w:t xml:space="preserve"> (Strategy)</w:t>
        </w:r>
      </w:ins>
      <w:r>
        <w:t xml:space="preserve"> learning mechanisms</w:t>
      </w:r>
      <w:del w:id="247" w:author="Hyosub Kim" w:date="2020-05-21T11:48:00Z">
        <w:r w:rsidDel="00B73DBD">
          <w:delText xml:space="preserve"> </w:delText>
        </w:r>
      </w:del>
      <w:commentRangeStart w:id="248"/>
      <w:del w:id="249" w:author="Hyosub Kim" w:date="2020-05-21T11:42:00Z">
        <w:r w:rsidR="003363A7" w:rsidDel="00737603">
          <w:delText>implying</w:delText>
        </w:r>
        <w:commentRangeEnd w:id="248"/>
        <w:r w:rsidR="00737603" w:rsidDel="00737603">
          <w:rPr>
            <w:rStyle w:val="CommentReference"/>
          </w:rPr>
          <w:commentReference w:id="248"/>
        </w:r>
        <w:r w:rsidR="003363A7" w:rsidDel="00737603">
          <w:delText xml:space="preserve"> </w:delText>
        </w:r>
      </w:del>
      <w:del w:id="250" w:author="Hyosub Kim" w:date="2020-05-21T11:43:00Z">
        <w:r w:rsidR="003363A7" w:rsidDel="00737603">
          <w:delText xml:space="preserve">that the </w:delText>
        </w:r>
        <w:r w:rsidDel="00737603">
          <w:delText xml:space="preserve">use-dependent </w:delText>
        </w:r>
        <w:r w:rsidR="003363A7" w:rsidDel="00737603">
          <w:delText>learning</w:delText>
        </w:r>
        <w:r w:rsidDel="00737603">
          <w:delText xml:space="preserve"> its own distinct </w:delText>
        </w:r>
        <w:r w:rsidR="003363A7" w:rsidDel="00737603">
          <w:delText xml:space="preserve">implicit </w:delText>
        </w:r>
        <w:r w:rsidDel="00737603">
          <w:delText xml:space="preserve">mechanism, separate from </w:delText>
        </w:r>
        <w:r w:rsidR="003363A7" w:rsidDel="00737603">
          <w:delText xml:space="preserve">explicit </w:delText>
        </w:r>
        <w:r w:rsidDel="00737603">
          <w:delText>strategy</w:delText>
        </w:r>
      </w:del>
      <w:r>
        <w:t xml:space="preserve">. </w:t>
      </w:r>
      <w:del w:id="251" w:author="Hyosub Kim" w:date="2020-05-21T11:43:00Z">
        <w:r w:rsidR="00966CFC" w:rsidDel="00737603">
          <w:delText>On the other hand</w:delText>
        </w:r>
      </w:del>
      <w:ins w:id="252" w:author="Hyosub Kim" w:date="2020-05-21T11:46:00Z">
        <w:r w:rsidR="00B73DBD">
          <w:t>In this model, use-</w:t>
        </w:r>
        <w:r w:rsidR="00B73DBD">
          <w:lastRenderedPageBreak/>
          <w:t>dependent learning</w:t>
        </w:r>
      </w:ins>
      <w:ins w:id="253" w:author="Hyosub Kim" w:date="2020-05-21T11:47:00Z">
        <w:r w:rsidR="00B73DBD">
          <w:t xml:space="preserve"> is </w:t>
        </w:r>
      </w:ins>
      <w:ins w:id="254" w:author="Hyosub Kim" w:date="2020-05-21T16:58:00Z">
        <w:r w:rsidR="00FA2E31">
          <w:t>persistently</w:t>
        </w:r>
      </w:ins>
      <w:ins w:id="255" w:author="Hyosub Kim" w:date="2020-05-21T11:47:00Z">
        <w:r w:rsidR="00B73DBD">
          <w:t xml:space="preserve"> active, </w:t>
        </w:r>
      </w:ins>
      <w:ins w:id="256" w:author="Hyosub Kim" w:date="2020-05-21T11:49:00Z">
        <w:r w:rsidR="00B73DBD">
          <w:t>but evolves slowly</w:t>
        </w:r>
      </w:ins>
      <w:ins w:id="257" w:author="Hyosub Kim" w:date="2020-05-21T11:47:00Z">
        <w:r w:rsidR="00B73DBD">
          <w:t xml:space="preserve"> in response to the di</w:t>
        </w:r>
      </w:ins>
      <w:ins w:id="258" w:author="Hyosub Kim" w:date="2020-05-21T11:48:00Z">
        <w:r w:rsidR="00B73DBD">
          <w:t xml:space="preserve">rection of the </w:t>
        </w:r>
      </w:ins>
      <w:ins w:id="259" w:author="Hyosub Kim" w:date="2020-05-21T11:52:00Z">
        <w:r w:rsidR="00B73DBD">
          <w:t xml:space="preserve">walking </w:t>
        </w:r>
      </w:ins>
      <w:ins w:id="260" w:author="Hyosub Kim" w:date="2020-05-21T11:48:00Z">
        <w:r w:rsidR="00B73DBD">
          <w:t>asymmetry</w:t>
        </w:r>
      </w:ins>
      <w:ins w:id="261" w:author="Hyosub Kim" w:date="2020-05-21T11:51:00Z">
        <w:r w:rsidR="00B73DBD">
          <w:t>.</w:t>
        </w:r>
      </w:ins>
      <w:ins w:id="262" w:author="Hyosub Kim" w:date="2020-05-21T11:48:00Z">
        <w:r w:rsidR="00B73DBD">
          <w:t xml:space="preserve"> </w:t>
        </w:r>
      </w:ins>
      <w:ins w:id="263" w:author="Hyosub Kim" w:date="2020-05-21T11:43:00Z">
        <w:r w:rsidR="00737603">
          <w:t>In contrast</w:t>
        </w:r>
      </w:ins>
      <w:r w:rsidR="00966CFC">
        <w:t>, the</w:t>
      </w:r>
      <w:r>
        <w:t xml:space="preserve"> Adaptive Bayesian model </w:t>
      </w:r>
      <w:r w:rsidR="005B0478">
        <w:t>does not</w:t>
      </w:r>
      <w:ins w:id="264" w:author="Hyosub Kim" w:date="2020-05-21T11:44:00Z">
        <w:r w:rsidR="00E317C9">
          <w:t xml:space="preserve"> invoke</w:t>
        </w:r>
      </w:ins>
      <w:r w:rsidR="005B0478">
        <w:t xml:space="preserve"> </w:t>
      </w:r>
      <w:del w:id="265" w:author="Hyosub Kim" w:date="2020-05-21T11:43:00Z">
        <w:r w:rsidR="005B0478" w:rsidDel="00737603">
          <w:delText>distinguish between an</w:delText>
        </w:r>
      </w:del>
      <w:ins w:id="266" w:author="Hyosub Kim" w:date="2020-05-21T11:43:00Z">
        <w:r w:rsidR="00737603">
          <w:t>separate</w:t>
        </w:r>
      </w:ins>
      <w:r w:rsidR="005B0478">
        <w:t xml:space="preserve"> implicit and explicit </w:t>
      </w:r>
      <w:ins w:id="267" w:author="Hyosub Kim" w:date="2020-05-21T11:51:00Z">
        <w:r w:rsidR="00B73DBD">
          <w:t xml:space="preserve">learning </w:t>
        </w:r>
      </w:ins>
      <w:r w:rsidR="005B0478">
        <w:t>process</w:t>
      </w:r>
      <w:ins w:id="268" w:author="Hyosub Kim" w:date="2020-05-21T11:43:00Z">
        <w:r w:rsidR="00737603">
          <w:t>es, but frame</w:t>
        </w:r>
      </w:ins>
      <w:ins w:id="269" w:author="Hyosub Kim" w:date="2020-05-21T11:44:00Z">
        <w:r w:rsidR="00737603">
          <w:t>s the problem</w:t>
        </w:r>
      </w:ins>
      <w:ins w:id="270" w:author="Hyosub Kim" w:date="2020-05-21T11:50:00Z">
        <w:r w:rsidR="00B73DBD">
          <w:t xml:space="preserve"> of changing an agent’s behavior</w:t>
        </w:r>
      </w:ins>
      <w:ins w:id="271" w:author="Hyosub Kim" w:date="2020-05-21T11:51:00Z">
        <w:r w:rsidR="00B73DBD">
          <w:t xml:space="preserve"> in response to visual targets</w:t>
        </w:r>
      </w:ins>
      <w:ins w:id="272" w:author="Hyosub Kim" w:date="2020-05-21T11:44:00Z">
        <w:r w:rsidR="00737603">
          <w:t xml:space="preserve"> as one of Bayesian estimation</w:t>
        </w:r>
      </w:ins>
      <w:ins w:id="273" w:author="Hyosub Kim" w:date="2020-05-21T11:53:00Z">
        <w:r w:rsidR="003C356A">
          <w:t xml:space="preserve"> (cita</w:t>
        </w:r>
      </w:ins>
      <w:ins w:id="274" w:author="Hyosub Kim" w:date="2020-05-21T11:54:00Z">
        <w:r w:rsidR="003C356A">
          <w:t xml:space="preserve">tions – </w:t>
        </w:r>
        <w:proofErr w:type="spellStart"/>
        <w:r w:rsidR="003C356A">
          <w:t>Kording</w:t>
        </w:r>
        <w:proofErr w:type="spellEnd"/>
        <w:r w:rsidR="003C356A">
          <w:t xml:space="preserve"> review(s), others)</w:t>
        </w:r>
      </w:ins>
      <w:r w:rsidR="005B0478">
        <w:t xml:space="preserve">. </w:t>
      </w:r>
      <w:del w:id="275" w:author="Hyosub Kim" w:date="2020-05-21T11:52:00Z">
        <w:r w:rsidR="003363A7" w:rsidDel="00B73DBD">
          <w:delText xml:space="preserve">This </w:delText>
        </w:r>
      </w:del>
      <w:ins w:id="276" w:author="Hyosub Kim" w:date="2020-05-21T11:52:00Z">
        <w:r w:rsidR="00B73DBD">
          <w:t xml:space="preserve">The MAP </w:t>
        </w:r>
      </w:ins>
      <w:r w:rsidR="003363A7">
        <w:t xml:space="preserve">estimate </w:t>
      </w:r>
      <w:del w:id="277" w:author="Hyosub Kim" w:date="2020-05-21T11:54:00Z">
        <w:r w:rsidR="003363A7" w:rsidDel="003C70E8">
          <w:delText>might include both</w:delText>
        </w:r>
      </w:del>
      <w:ins w:id="278" w:author="Hyosub Kim" w:date="2020-05-21T11:54:00Z">
        <w:r w:rsidR="003C70E8">
          <w:t xml:space="preserve">may </w:t>
        </w:r>
      </w:ins>
      <w:ins w:id="279" w:author="Hyosub Kim" w:date="2020-05-21T11:55:00Z">
        <w:r w:rsidR="003C70E8">
          <w:t xml:space="preserve">certainly </w:t>
        </w:r>
      </w:ins>
      <w:ins w:id="280" w:author="Hyosub Kim" w:date="2020-05-21T11:54:00Z">
        <w:r w:rsidR="003C70E8">
          <w:t>result from</w:t>
        </w:r>
      </w:ins>
      <w:r w:rsidR="003363A7">
        <w:t xml:space="preserve"> </w:t>
      </w:r>
      <w:ins w:id="281" w:author="Hyosub Kim" w:date="2020-05-21T16:59:00Z">
        <w:r w:rsidR="00D01B1B">
          <w:t xml:space="preserve">contributions of </w:t>
        </w:r>
      </w:ins>
      <w:r w:rsidR="003363A7">
        <w:t>implicit and explicit mechanisms</w:t>
      </w:r>
      <w:r w:rsidR="00966CFC">
        <w:t xml:space="preserve">, but </w:t>
      </w:r>
      <w:del w:id="282" w:author="Hyosub Kim" w:date="2020-05-21T11:52:00Z">
        <w:r w:rsidR="00966CFC" w:rsidDel="00B73DBD">
          <w:delText>it</w:delText>
        </w:r>
      </w:del>
      <w:ins w:id="283" w:author="Hyosub Kim" w:date="2020-05-21T11:53:00Z">
        <w:r w:rsidR="00B73DBD">
          <w:t>the model</w:t>
        </w:r>
      </w:ins>
      <w:r w:rsidR="00966CFC">
        <w:t xml:space="preserve"> does not </w:t>
      </w:r>
      <w:del w:id="284" w:author="Hyosub Kim" w:date="2020-05-21T16:59:00Z">
        <w:r w:rsidR="00966CFC" w:rsidDel="00D01B1B">
          <w:delText xml:space="preserve">make any </w:delText>
        </w:r>
      </w:del>
      <w:del w:id="285" w:author="Hyosub Kim" w:date="2020-05-21T11:55:00Z">
        <w:r w:rsidR="00966CFC" w:rsidDel="003C70E8">
          <w:delText xml:space="preserve">behavioral </w:delText>
        </w:r>
      </w:del>
      <w:del w:id="286" w:author="Hyosub Kim" w:date="2020-05-21T16:59:00Z">
        <w:r w:rsidR="00966CFC" w:rsidDel="00D01B1B">
          <w:delText>distinction</w:delText>
        </w:r>
      </w:del>
      <w:ins w:id="287" w:author="Hyosub Kim" w:date="2020-05-21T16:59:00Z">
        <w:r w:rsidR="00D01B1B">
          <w:t>distinguish</w:t>
        </w:r>
      </w:ins>
      <w:r w:rsidR="00966CFC">
        <w:t xml:space="preserve"> between the</w:t>
      </w:r>
      <w:ins w:id="288" w:author="Hyosub Kim" w:date="2020-05-21T11:55:00Z">
        <w:r w:rsidR="003C70E8">
          <w:t xml:space="preserve"> two</w:t>
        </w:r>
      </w:ins>
      <w:del w:id="289" w:author="Hyosub Kim" w:date="2020-05-21T11:55:00Z">
        <w:r w:rsidR="00966CFC" w:rsidDel="003C70E8">
          <w:delText>m</w:delText>
        </w:r>
      </w:del>
      <w:r w:rsidR="00966CFC">
        <w:t xml:space="preserve">. </w:t>
      </w:r>
      <w:del w:id="290" w:author="Hyosub Kim" w:date="2020-05-21T11:55:00Z">
        <w:r w:rsidR="0060323D" w:rsidDel="003C70E8">
          <w:delText>Instead,</w:delText>
        </w:r>
      </w:del>
      <w:del w:id="291" w:author="Hyosub Kim" w:date="2020-05-21T16:59:00Z">
        <w:r w:rsidR="0060323D" w:rsidDel="00D01B1B">
          <w:delText xml:space="preserve"> t</w:delText>
        </w:r>
        <w:r w:rsidR="00966CFC" w:rsidDel="00D01B1B">
          <w:delText>he sensory system estimate</w:delText>
        </w:r>
        <w:r w:rsidR="0060323D" w:rsidDel="00D01B1B">
          <w:delText>s the current target position which becomes more certain depending on the consistency of the targets.</w:delText>
        </w:r>
      </w:del>
      <w:r w:rsidR="0060323D">
        <w:t xml:space="preserve"> </w:t>
      </w:r>
    </w:p>
    <w:p w14:paraId="5A5B69D2" w14:textId="77777777" w:rsidR="00D12592" w:rsidRDefault="00D12592" w:rsidP="00DE6FD2">
      <w:pPr>
        <w:rPr>
          <w:ins w:id="292" w:author="Jonathan Wood" w:date="2020-05-18T20:46:00Z"/>
          <w:i/>
          <w:iCs/>
          <w:u w:val="single"/>
        </w:rPr>
      </w:pPr>
    </w:p>
    <w:p w14:paraId="1D4C1E57" w14:textId="4954EED6" w:rsidR="00DE6FD2" w:rsidRDefault="00DE6FD2" w:rsidP="00DE6FD2">
      <w:pPr>
        <w:rPr>
          <w:i/>
          <w:iCs/>
          <w:u w:val="single"/>
        </w:rPr>
      </w:pPr>
      <w:commentRangeStart w:id="293"/>
      <w:r>
        <w:rPr>
          <w:i/>
          <w:iCs/>
          <w:u w:val="single"/>
        </w:rPr>
        <w:t>Model Comparison:</w:t>
      </w:r>
      <w:commentRangeEnd w:id="293"/>
      <w:r w:rsidR="00D01B1B">
        <w:rPr>
          <w:rStyle w:val="CommentReference"/>
        </w:rPr>
        <w:commentReference w:id="293"/>
      </w:r>
    </w:p>
    <w:p w14:paraId="577854B9" w14:textId="3A4C7B8B" w:rsidR="004A23CC" w:rsidDel="004B0AE4" w:rsidRDefault="0017543D">
      <w:pPr>
        <w:rPr>
          <w:del w:id="294" w:author="Jonathan Wood" w:date="2020-05-06T14:51:00Z"/>
        </w:rPr>
      </w:pPr>
      <w:r>
        <w:rPr>
          <w:noProof/>
        </w:rPr>
        <mc:AlternateContent>
          <mc:Choice Requires="wpg">
            <w:drawing>
              <wp:anchor distT="0" distB="0" distL="114300" distR="114300" simplePos="0" relativeHeight="251674624" behindDoc="0" locked="0" layoutInCell="1" allowOverlap="1" wp14:anchorId="6B9F6794" wp14:editId="08300E59">
                <wp:simplePos x="0" y="0"/>
                <wp:positionH relativeFrom="column">
                  <wp:posOffset>2527300</wp:posOffset>
                </wp:positionH>
                <wp:positionV relativeFrom="paragraph">
                  <wp:posOffset>0</wp:posOffset>
                </wp:positionV>
                <wp:extent cx="3415030" cy="27959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415030" cy="2795905"/>
                          <a:chOff x="0" y="0"/>
                          <a:chExt cx="3415030" cy="2795905"/>
                        </a:xfrm>
                      </wpg:grpSpPr>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71450"/>
                            <a:ext cx="3415030" cy="2624455"/>
                          </a:xfrm>
                          <a:prstGeom prst="rect">
                            <a:avLst/>
                          </a:prstGeom>
                        </pic:spPr>
                      </pic:pic>
                      <wps:wsp>
                        <wps:cNvPr id="5" name="Text Box 5"/>
                        <wps:cNvSpPr txBox="1"/>
                        <wps:spPr>
                          <a:xfrm>
                            <a:off x="0" y="0"/>
                            <a:ext cx="2811145" cy="206375"/>
                          </a:xfrm>
                          <a:prstGeom prst="rect">
                            <a:avLst/>
                          </a:prstGeom>
                          <a:solidFill>
                            <a:prstClr val="white"/>
                          </a:solidFill>
                          <a:ln>
                            <a:noFill/>
                          </a:ln>
                        </wps:spPr>
                        <wps:txbx>
                          <w:txbxContent>
                            <w:p w14:paraId="562C8AF2" w14:textId="77777777" w:rsidR="002C6156" w:rsidRPr="00757D6B" w:rsidRDefault="002C6156"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B9F6794" id="Group 6" o:spid="_x0000_s1029" style="position:absolute;margin-left:199pt;margin-top:0;width:268.9pt;height:220.15pt;z-index:251674624" coordsize="34150,2795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">
                <v:shape id="Picture 4" o:spid="_x0000_s1030" type="#_x0000_t75" style="position:absolute;top:1714;width:34150;height:2624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">
                  <v:imagedata r:id="rId19" o:title=""/>
                </v:shape>
                <v:shape id="Text Box 5" o:spid="_x0000_s1031" type="#_x0000_t202" style="position:absolute;width:28111;height:2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QPD4xgAAAN8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OUDw+MYAAADfAAAA&#13;&#10;DwAAAAAAAAAAAAAAAAAHAgAAZHJzL2Rvd25yZXYueG1sUEsFBgAAAAADAAMAtwAAAPoCAAAAAA==&#13;&#10;" stroked="f">
                  <v:textbox inset="0,0,0,0">
                    <w:txbxContent>
                      <w:p w14:paraId="562C8AF2" w14:textId="77777777" w:rsidR="002C6156" w:rsidRPr="00757D6B" w:rsidRDefault="002C6156"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w10:wrap type="square"/>
              </v:group>
            </w:pict>
          </mc:Fallback>
        </mc:AlternateContent>
      </w:r>
      <w:del w:id="295" w:author="Jonathan Wood" w:date="2020-05-19T13:22:00Z">
        <w:r w:rsidR="002807A6" w:rsidDel="0017543D">
          <w:rPr>
            <w:noProof/>
          </w:rPr>
          <mc:AlternateContent>
            <mc:Choice Requires="wpg">
              <w:drawing>
                <wp:anchor distT="0" distB="0" distL="114300" distR="114300" simplePos="0" relativeHeight="251668480" behindDoc="0" locked="0" layoutInCell="1" allowOverlap="1" wp14:anchorId="38D32147" wp14:editId="36A33144">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2C6156" w:rsidRPr="00757D6B" w:rsidRDefault="002C6156"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32" style="position:absolute;margin-left:254.15pt;margin-top:4.95pt;width:221.35pt;height:223.15pt;z-index:251668480" coordsize="28111,283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">
                  <v:shape id="Text Box 9" o:spid="_x0000_s1033" type="#_x0000_t202" style="position:absolute;width:28111;height:2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" stroked="f">
                    <v:textbox inset="0,0,0,0">
                      <w:txbxContent>
                        <w:p w14:paraId="38A6EE8C" w14:textId="62425441" w:rsidR="002C6156" w:rsidRPr="00757D6B" w:rsidRDefault="002C6156"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4" type="#_x0000_t75" style="position:absolute;top:1828;width:27266;height:265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">
                    <v:imagedata r:id="rId21" o:title=""/>
                  </v:shape>
                  <w10:wrap type="square"/>
                </v:group>
              </w:pict>
            </mc:Fallback>
          </mc:AlternateContent>
        </w:r>
      </w:del>
      <w:del w:id="296"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297" w:author="Jonathan Wood" w:date="2020-05-06T10:47:00Z">
        <w:r w:rsidR="00853000">
          <w:t>T</w:t>
        </w:r>
      </w:ins>
      <w:r w:rsidR="00EA3CB8">
        <w:t>o determine</w:t>
      </w:r>
      <w:ins w:id="298" w:author="Jonathan Wood" w:date="2020-05-18T23:02:00Z">
        <w:r w:rsidR="00E84A95">
          <w:t xml:space="preserve"> </w:t>
        </w:r>
        <w:del w:id="299" w:author="Hyosub Kim" w:date="2020-05-21T17:01:00Z">
          <w:r w:rsidR="00E84A95" w:rsidDel="00D01B1B">
            <w:delText>1)</w:delText>
          </w:r>
        </w:del>
      </w:ins>
      <w:del w:id="300" w:author="Hyosub Kim" w:date="2020-05-21T17:01:00Z">
        <w:r w:rsidR="00EA3CB8" w:rsidDel="00D01B1B">
          <w:delText xml:space="preserve"> </w:delText>
        </w:r>
      </w:del>
      <w:ins w:id="301" w:author="Hyosub Kim" w:date="2020-05-21T17:01:00Z">
        <w:r w:rsidR="00D01B1B">
          <w:t>whether</w:t>
        </w:r>
      </w:ins>
      <w:del w:id="302" w:author="Hyosub Kim" w:date="2020-05-21T17:01:00Z">
        <w:r w:rsidR="00EA3CB8" w:rsidDel="00D01B1B">
          <w:delText>if</w:delText>
        </w:r>
      </w:del>
      <w:r w:rsidR="00EA3CB8">
        <w:t xml:space="preserve"> the models are distinguishable and</w:t>
      </w:r>
      <w:ins w:id="303" w:author="Jonathan Wood" w:date="2020-05-06T14:48:00Z">
        <w:r w:rsidR="002F335D">
          <w:t xml:space="preserve"> </w:t>
        </w:r>
      </w:ins>
      <w:ins w:id="304" w:author="Jonathan Wood" w:date="2020-05-18T23:02:00Z">
        <w:del w:id="305" w:author="Hyosub Kim" w:date="2020-05-21T17:01:00Z">
          <w:r w:rsidR="00E84A95" w:rsidDel="00D01B1B">
            <w:delText xml:space="preserve">2) </w:delText>
          </w:r>
        </w:del>
        <w:r w:rsidR="00E84A95">
          <w:t>the best method of objective comparison</w:t>
        </w:r>
      </w:ins>
      <w:ins w:id="306" w:author="Jonathan Wood" w:date="2020-05-18T23:03:00Z">
        <w:r w:rsidR="00E84A95">
          <w:t>,</w:t>
        </w:r>
      </w:ins>
      <w:del w:id="307" w:author="Jonathan Wood" w:date="2020-05-18T23:02:00Z">
        <w:r w:rsidR="00EA3CB8" w:rsidDel="00E84A95">
          <w:delText xml:space="preserve"> determine an adequate method of com</w:delText>
        </w:r>
      </w:del>
      <w:del w:id="308" w:author="Jonathan Wood" w:date="2020-05-18T23:03:00Z">
        <w:r w:rsidR="00EA3CB8" w:rsidDel="00E84A95">
          <w:delText>par</w:delText>
        </w:r>
      </w:del>
      <w:del w:id="309" w:author="Jonathan Wood" w:date="2020-05-06T10:48:00Z">
        <w:r w:rsidR="00EA3CB8" w:rsidDel="00853000">
          <w:delText>ing them</w:delText>
        </w:r>
      </w:del>
      <w:del w:id="310" w:author="Jonathan Wood" w:date="2020-05-06T10:47:00Z">
        <w:r w:rsidR="00EA3CB8" w:rsidDel="00853000">
          <w:delText>.</w:delText>
        </w:r>
      </w:del>
      <w:r w:rsidR="00EA3CB8">
        <w:t xml:space="preserve"> </w:t>
      </w:r>
      <w:del w:id="311" w:author="Jonathan Wood" w:date="2020-05-06T10:47:00Z">
        <w:r w:rsidR="00EA3CB8" w:rsidDel="00853000">
          <w:delText>W</w:delText>
        </w:r>
      </w:del>
      <w:ins w:id="312" w:author="Jonathan Wood" w:date="2020-05-06T10:47:00Z">
        <w:r w:rsidR="00853000">
          <w:t>w</w:t>
        </w:r>
      </w:ins>
      <w:r w:rsidR="00EA3CB8">
        <w:t xml:space="preserve">e performed </w:t>
      </w:r>
      <w:r w:rsidR="008A098F">
        <w:t>model recovery analysis</w:t>
      </w:r>
      <w:ins w:id="313" w:author="Jonathan Wood" w:date="2020-05-18T20:56:00Z">
        <w:r w:rsidR="00647E38">
          <w:t xml:space="preserve"> </w:t>
        </w:r>
      </w:ins>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ins w:id="314" w:author="Jonathan Wood" w:date="2020-05-06T10:47:00Z">
        <w:r w:rsidR="00853000">
          <w:t xml:space="preserve">. </w:t>
        </w:r>
      </w:ins>
      <w:ins w:id="315" w:author="Jonathan Wood" w:date="2020-05-18T20:59:00Z">
        <w:r w:rsidR="00647E38">
          <w:t xml:space="preserve">By </w:t>
        </w:r>
      </w:ins>
      <w:ins w:id="316" w:author="Hyosub Kim" w:date="2020-05-21T17:01:00Z">
        <w:r w:rsidR="00D01B1B">
          <w:t xml:space="preserve">sequentially </w:t>
        </w:r>
      </w:ins>
      <w:ins w:id="317" w:author="Jonathan Wood" w:date="2020-05-18T20:59:00Z">
        <w:r w:rsidR="00647E38">
          <w:t xml:space="preserve">simulating data from each model </w:t>
        </w:r>
      </w:ins>
      <w:ins w:id="318" w:author="Hyosub Kim" w:date="2020-05-21T17:01:00Z">
        <w:r w:rsidR="00D01B1B">
          <w:t xml:space="preserve">and </w:t>
        </w:r>
      </w:ins>
      <w:ins w:id="319" w:author="Jonathan Wood" w:date="2020-05-18T20:59:00Z">
        <w:r w:rsidR="00647E38">
          <w:t xml:space="preserve">then comparing </w:t>
        </w:r>
      </w:ins>
      <w:ins w:id="320" w:author="Jonathan Wood" w:date="2020-05-18T21:00:00Z">
        <w:del w:id="321" w:author="Hyosub Kim" w:date="2020-05-21T17:02:00Z">
          <w:r w:rsidR="00647E38" w:rsidDel="00D01B1B">
            <w:delText xml:space="preserve">which </w:delText>
          </w:r>
        </w:del>
        <w:r w:rsidR="00647E38">
          <w:t xml:space="preserve">model </w:t>
        </w:r>
        <w:del w:id="322" w:author="Hyosub Kim" w:date="2020-05-21T17:02:00Z">
          <w:r w:rsidR="00647E38" w:rsidDel="00D01B1B">
            <w:delText xml:space="preserve">best </w:delText>
          </w:r>
        </w:del>
        <w:r w:rsidR="00647E38">
          <w:t xml:space="preserve">fits </w:t>
        </w:r>
      </w:ins>
      <w:ins w:id="323" w:author="Hyosub Kim" w:date="2020-05-21T17:02:00Z">
        <w:r w:rsidR="00D01B1B">
          <w:t xml:space="preserve">of </w:t>
        </w:r>
      </w:ins>
      <w:ins w:id="324" w:author="Jonathan Wood" w:date="2020-05-18T20:59:00Z">
        <w:r w:rsidR="00647E38">
          <w:t>th</w:t>
        </w:r>
        <w:del w:id="325" w:author="Hyosub Kim" w:date="2020-05-21T17:02:00Z">
          <w:r w:rsidR="00647E38" w:rsidDel="00D01B1B">
            <w:delText>ose</w:delText>
          </w:r>
        </w:del>
      </w:ins>
      <w:ins w:id="326" w:author="Hyosub Kim" w:date="2020-05-21T17:02:00Z">
        <w:r w:rsidR="00D01B1B">
          <w:t>e</w:t>
        </w:r>
      </w:ins>
      <w:ins w:id="327" w:author="Jonathan Wood" w:date="2020-05-18T20:59:00Z">
        <w:r w:rsidR="00647E38">
          <w:t xml:space="preserve"> simulat</w:t>
        </w:r>
      </w:ins>
      <w:ins w:id="328" w:author="Jonathan Wood" w:date="2020-05-18T21:00:00Z">
        <w:r w:rsidR="00647E38">
          <w:t xml:space="preserve">ed data, </w:t>
        </w:r>
      </w:ins>
      <w:ins w:id="329" w:author="Hyosub Kim" w:date="2020-05-21T17:03:00Z">
        <w:r w:rsidR="00D01B1B">
          <w:t xml:space="preserve">we show </w:t>
        </w:r>
      </w:ins>
      <w:ins w:id="330" w:author="Jonathan Wood" w:date="2020-05-18T21:00:00Z">
        <w:del w:id="331" w:author="Hyosub Kim" w:date="2020-05-21T17:02:00Z">
          <w:r w:rsidR="00647E38" w:rsidDel="00D01B1B">
            <w:delText xml:space="preserve">we </w:delText>
          </w:r>
        </w:del>
      </w:ins>
      <w:ins w:id="332" w:author="Jonathan Wood" w:date="2020-05-18T21:01:00Z">
        <w:del w:id="333" w:author="Hyosub Kim" w:date="2020-05-21T17:02:00Z">
          <w:r w:rsidR="00647E38" w:rsidDel="00D01B1B">
            <w:delText>were</w:delText>
          </w:r>
        </w:del>
      </w:ins>
      <w:ins w:id="334" w:author="Jonathan Wood" w:date="2020-05-18T21:00:00Z">
        <w:del w:id="335" w:author="Hyosub Kim" w:date="2020-05-21T17:02:00Z">
          <w:r w:rsidR="00647E38" w:rsidDel="00D01B1B">
            <w:delText xml:space="preserve"> able to determine</w:delText>
          </w:r>
        </w:del>
        <w:del w:id="336" w:author="Hyosub Kim" w:date="2020-05-21T17:03:00Z">
          <w:r w:rsidR="00647E38" w:rsidDel="00D01B1B">
            <w:delText xml:space="preserve"> </w:delText>
          </w:r>
        </w:del>
      </w:ins>
      <w:ins w:id="337" w:author="Hyosub Kim" w:date="2020-05-21T17:03:00Z">
        <w:r w:rsidR="00D01B1B">
          <w:t xml:space="preserve">in Fig. 3 </w:t>
        </w:r>
      </w:ins>
      <w:ins w:id="338" w:author="Jonathan Wood" w:date="2020-05-18T21:01:00Z">
        <w:r w:rsidR="00647E38">
          <w:t xml:space="preserve">that the models are distinguishable under </w:t>
        </w:r>
      </w:ins>
      <w:ins w:id="339" w:author="Hyosub Kim" w:date="2020-05-21T17:03:00Z">
        <w:r w:rsidR="00D01B1B">
          <w:t xml:space="preserve">these </w:t>
        </w:r>
      </w:ins>
      <w:ins w:id="340" w:author="Jonathan Wood" w:date="2020-05-18T21:01:00Z">
        <w:r w:rsidR="00647E38">
          <w:t>ideal circumstances</w:t>
        </w:r>
      </w:ins>
      <w:ins w:id="341" w:author="Jonathan Wood" w:date="2020-05-18T21:02:00Z">
        <w:r w:rsidR="00647E38">
          <w:t xml:space="preserve"> (Figure 3)</w:t>
        </w:r>
      </w:ins>
      <w:ins w:id="342" w:author="Jonathan Wood" w:date="2020-05-18T21:01:00Z">
        <w:r w:rsidR="00647E38">
          <w:t xml:space="preserve">. </w:t>
        </w:r>
      </w:ins>
      <w:commentRangeStart w:id="343"/>
      <w:del w:id="344" w:author="Jonathan Wood" w:date="2020-05-06T10:48:00Z">
        <w:r w:rsidR="00EA3CB8" w:rsidDel="00853000">
          <w:delText xml:space="preserve"> by</w:delText>
        </w:r>
      </w:del>
      <w:del w:id="345" w:author="Jonathan Wood" w:date="2020-05-06T10:49:00Z">
        <w:r w:rsidR="00EA3CB8" w:rsidDel="00853000">
          <w:delText xml:space="preserve"> </w:delText>
        </w:r>
      </w:del>
      <w:del w:id="346" w:author="Jonathan Wood" w:date="2020-05-18T21:01:00Z">
        <w:r w:rsidR="00B43F10" w:rsidDel="00647E38">
          <w:delText>compar</w:delText>
        </w:r>
      </w:del>
      <w:del w:id="347" w:author="Jonathan Wood" w:date="2020-05-06T10:48:00Z">
        <w:r w:rsidR="00EA3CB8" w:rsidDel="00853000">
          <w:delText>ing</w:delText>
        </w:r>
      </w:del>
      <w:del w:id="348" w:author="Jonathan Wood" w:date="2020-05-18T21:01:00Z">
        <w:r w:rsidR="00B43F10" w:rsidDel="00647E38">
          <w:delText xml:space="preserve"> fits</w:delText>
        </w:r>
      </w:del>
      <w:del w:id="349" w:author="Jonathan Wood" w:date="2020-05-06T10:49:00Z">
        <w:r w:rsidR="00B43F10" w:rsidDel="00853000">
          <w:delText xml:space="preserve"> for each model</w:delText>
        </w:r>
      </w:del>
      <w:del w:id="350"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del w:id="351" w:author="Jonathan Wood" w:date="2020-05-18T21:01:00Z">
        <w:r w:rsidR="00B43F10" w:rsidDel="00647E38">
          <w:delText xml:space="preserve">The model which </w:delText>
        </w:r>
        <w:r w:rsidR="003C6660" w:rsidDel="00647E38">
          <w:delText>generated the</w:delText>
        </w:r>
        <w:r w:rsidR="00B43F10" w:rsidDel="00647E38">
          <w:delText xml:space="preserve"> simulat</w:delText>
        </w:r>
        <w:r w:rsidR="003C6660" w:rsidDel="00647E38">
          <w:delText>ion</w:delText>
        </w:r>
        <w:r w:rsidR="00B43F10" w:rsidDel="00647E38">
          <w:delText xml:space="preserve"> should</w:delText>
        </w:r>
        <w:r w:rsidR="003C6660" w:rsidDel="00647E38">
          <w:delText xml:space="preserve"> demonstrate better fits </w:delText>
        </w:r>
      </w:del>
      <w:del w:id="352"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353" w:author="Jonathan Wood" w:date="2020-05-06T14:50:00Z">
        <w:r w:rsidR="004D6E15">
          <w:t xml:space="preserve">from each model </w:t>
        </w:r>
      </w:ins>
      <w:del w:id="354" w:author="Jonathan Wood" w:date="2020-05-06T10:46:00Z">
        <w:r w:rsidR="00181A41" w:rsidDel="00853000">
          <w:delText xml:space="preserve">with </w:delText>
        </w:r>
        <w:r w:rsidR="00717692" w:rsidDel="00853000">
          <w:delText>the same fitting procedure as above</w:delText>
        </w:r>
      </w:del>
      <w:ins w:id="355" w:author="Jonathan Wood" w:date="2020-05-06T10:46:00Z">
        <w:r w:rsidR="00853000">
          <w:t xml:space="preserve">using MATLAB’s </w:t>
        </w:r>
        <w:proofErr w:type="spellStart"/>
        <w:r w:rsidR="00853000">
          <w:t>fmincon</w:t>
        </w:r>
        <w:proofErr w:type="spellEnd"/>
        <w:r w:rsidR="00853000">
          <w:t xml:space="preserve"> function</w:t>
        </w:r>
      </w:ins>
      <w:ins w:id="356" w:author="Jonathan Wood" w:date="2020-05-06T10:51:00Z">
        <w:r w:rsidR="00853000">
          <w:t xml:space="preserve"> and </w:t>
        </w:r>
      </w:ins>
      <w:ins w:id="357" w:author="Jonathan Wood" w:date="2020-05-19T15:59:00Z">
        <w:r w:rsidR="0060323D">
          <w:t>found that</w:t>
        </w:r>
      </w:ins>
      <w:ins w:id="358" w:author="Jonathan Wood" w:date="2020-05-19T16:00:00Z">
        <w:r w:rsidR="0060323D">
          <w:t xml:space="preserve"> comparison using</w:t>
        </w:r>
      </w:ins>
      <w:ins w:id="359" w:author="Jonathan Wood" w:date="2020-05-19T15:59:00Z">
        <w:r w:rsidR="0060323D">
          <w:t xml:space="preserve"> </w:t>
        </w:r>
      </w:ins>
      <w:ins w:id="360" w:author="Jonathan Wood" w:date="2020-05-06T10:51:00Z">
        <w:r w:rsidR="00853000">
          <w:t>Akaike Information Criterion (AIC)</w:t>
        </w:r>
      </w:ins>
      <w:ins w:id="361" w:author="Jonathan Wood" w:date="2020-05-19T15:59:00Z">
        <w:r w:rsidR="0060323D">
          <w:t xml:space="preserve"> distinguishes between the models better than</w:t>
        </w:r>
      </w:ins>
      <w:ins w:id="362" w:author="Jonathan Wood" w:date="2020-05-19T16:00:00Z">
        <w:r w:rsidR="0060323D">
          <w:t xml:space="preserve"> Bayesian Information Criterion (BIC)</w:t>
        </w:r>
      </w:ins>
      <w:r w:rsidR="00181A41">
        <w:t xml:space="preserve">. </w:t>
      </w:r>
      <w:del w:id="363" w:author="Jonathan Wood" w:date="2020-05-06T10:46:00Z">
        <w:r w:rsidR="00717692" w:rsidDel="00853000">
          <w:delText xml:space="preserve">This </w:delText>
        </w:r>
      </w:del>
      <w:del w:id="364" w:author="Jonathan Wood" w:date="2020-05-06T10:51:00Z">
        <w:r w:rsidR="00717692" w:rsidDel="00853000">
          <w:delText xml:space="preserve">procedure </w:delText>
        </w:r>
      </w:del>
      <w:del w:id="365" w:author="Jonathan Wood" w:date="2020-05-06T10:47:00Z">
        <w:r w:rsidR="00717692" w:rsidDel="00853000">
          <w:delText xml:space="preserve">was performed 100 times and </w:delText>
        </w:r>
      </w:del>
      <w:del w:id="366"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del w:id="367" w:author="Jonathan Wood" w:date="2020-05-18T21:02:00Z">
        <w:r w:rsidR="00717692" w:rsidDel="00647E38">
          <w:delText xml:space="preserve"> </w:delText>
        </w:r>
      </w:del>
      <w:del w:id="368" w:author="Jonathan Wood" w:date="2020-05-06T10:52:00Z">
        <w:r w:rsidR="00EA3CB8" w:rsidDel="00853000">
          <w:delText xml:space="preserve">Furthermore, </w:delText>
        </w:r>
        <w:r w:rsidR="00B43F10" w:rsidDel="00853000">
          <w:delText>Akaike Information Criterion (</w:delText>
        </w:r>
      </w:del>
      <w:del w:id="369" w:author="Jonathan Wood" w:date="2020-05-18T21:02:00Z">
        <w:r w:rsidR="00B43F10" w:rsidDel="00647E38">
          <w:delText>AIC</w:delText>
        </w:r>
      </w:del>
      <w:del w:id="370" w:author="Jonathan Wood" w:date="2020-05-06T10:52:00Z">
        <w:r w:rsidR="00B43F10" w:rsidDel="00853000">
          <w:delText>)</w:delText>
        </w:r>
      </w:del>
      <w:del w:id="371" w:author="Jonathan Wood" w:date="2020-05-18T21:02:00Z">
        <w:r w:rsidR="00EA3CB8" w:rsidDel="00647E38">
          <w:delText xml:space="preserve"> is an adequate method to distinguish between the two models (Figure 2)</w:delText>
        </w:r>
        <w:r w:rsidR="00B43F10" w:rsidDel="00647E38">
          <w:delText>.</w:delText>
        </w:r>
        <w:r w:rsidR="00DA79B9" w:rsidDel="00647E38">
          <w:delText xml:space="preserve"> </w:delText>
        </w:r>
      </w:del>
    </w:p>
    <w:commentRangeEnd w:id="343"/>
    <w:p w14:paraId="3BD89705" w14:textId="77777777" w:rsidR="004B0AE4" w:rsidRDefault="00D01B1B">
      <w:pPr>
        <w:rPr>
          <w:ins w:id="372" w:author="Jonathan Wood" w:date="2020-05-18T21:42:00Z"/>
        </w:rPr>
      </w:pPr>
      <w:r>
        <w:rPr>
          <w:rStyle w:val="CommentReference"/>
        </w:rPr>
        <w:commentReference w:id="343"/>
      </w:r>
    </w:p>
    <w:p w14:paraId="5E147C18" w14:textId="5CD8087A" w:rsidR="004D6E15" w:rsidRDefault="004D6E15">
      <w:pPr>
        <w:rPr>
          <w:ins w:id="373" w:author="Jonathan Wood" w:date="2020-05-06T14:51:00Z"/>
        </w:rPr>
      </w:pPr>
    </w:p>
    <w:p w14:paraId="5D49BEFC" w14:textId="4213FC5F"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374" w:author="Jonathan Wood" w:date="2020-05-06T09:45:00Z">
        <w:r w:rsidR="00C125D4" w:rsidDel="00074632">
          <w:delText xml:space="preserve">subject </w:delText>
        </w:r>
      </w:del>
      <w:ins w:id="375"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376" w:author="Jonathan Wood" w:date="2020-05-06T10:52:00Z">
        <w:r w:rsidR="00853000">
          <w:t xml:space="preserve"> same</w:t>
        </w:r>
      </w:ins>
      <w:r>
        <w:t xml:space="preserve"> fitting </w:t>
      </w:r>
      <w:del w:id="377" w:author="Jonathan Wood" w:date="2020-05-06T10:52:00Z">
        <w:r w:rsidDel="00853000">
          <w:delText xml:space="preserve">method </w:delText>
        </w:r>
      </w:del>
      <w:ins w:id="378" w:author="Jonathan Wood" w:date="2020-05-06T10:52:00Z">
        <w:r w:rsidR="00853000">
          <w:t xml:space="preserve">procedure </w:t>
        </w:r>
      </w:ins>
      <w:r>
        <w:t>as above</w:t>
      </w:r>
      <w:r w:rsidR="0053792A">
        <w:t xml:space="preserve">. </w:t>
      </w:r>
      <w:commentRangeStart w:id="379"/>
      <w:del w:id="380" w:author="Jonathan Wood" w:date="2020-05-18T21:02:00Z">
        <w:r w:rsidR="00C125D4" w:rsidDel="00647E38">
          <w:delText xml:space="preserve">We will </w:delText>
        </w:r>
        <w:r w:rsidR="00E66816" w:rsidDel="00647E38">
          <w:delText xml:space="preserve">assess the face validity of each model’s </w:delText>
        </w:r>
        <w:r w:rsidR="00DE393B" w:rsidDel="00647E38">
          <w:delText>range of</w:delText>
        </w:r>
        <w:r w:rsidR="00E66816" w:rsidDel="00647E38">
          <w:delText xml:space="preserve"> parameter values</w:delText>
        </w:r>
        <w:r w:rsidR="0053792A" w:rsidDel="00647E38">
          <w:delText xml:space="preserve"> for the fitted models.</w:delText>
        </w:r>
        <w:r w:rsidR="00E66816" w:rsidDel="00647E38">
          <w:delText xml:space="preserve"> </w:delText>
        </w:r>
      </w:del>
      <w:r w:rsidR="003C6660">
        <w:t>We will further simulate each model with the fitted parameters as a posterior predictive check</w:t>
      </w:r>
      <w:del w:id="381" w:author="Jonathan Wood" w:date="2020-05-06T10:53:00Z">
        <w:r w:rsidR="003C6660" w:rsidDel="00853000">
          <w:delText>. We will</w:delText>
        </w:r>
      </w:del>
      <w:r w:rsidR="003C6660">
        <w:t xml:space="preserve"> then analyze these simulations in the same way we will analyze the empirical data.</w:t>
      </w:r>
      <w:commentRangeEnd w:id="379"/>
      <w:r w:rsidR="00D01B1B">
        <w:rPr>
          <w:rStyle w:val="CommentReference"/>
        </w:rPr>
        <w:commentReference w:id="379"/>
      </w:r>
      <w:r w:rsidR="003C6660">
        <w:t xml:space="preserve"> </w:t>
      </w:r>
      <w:commentRangeStart w:id="382"/>
      <w:r w:rsidR="00E66816">
        <w:t xml:space="preserve">We will </w:t>
      </w:r>
      <w:del w:id="383" w:author="Jonathan Wood" w:date="2020-05-06T10:58:00Z">
        <w:r w:rsidR="0053792A" w:rsidDel="00EF6128">
          <w:delText xml:space="preserve">also </w:delText>
        </w:r>
      </w:del>
      <w:r w:rsidR="0053792A">
        <w:t xml:space="preserve">use </w:t>
      </w:r>
      <w:del w:id="384"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385" w:author="Jonathan Wood" w:date="2020-05-06T10:54:00Z">
        <w:r w:rsidDel="00853000">
          <w:delText>,</w:delText>
        </w:r>
      </w:del>
      <w:r w:rsidR="00C125D4">
        <w:t xml:space="preserve"> </w:t>
      </w:r>
      <w:r w:rsidR="0053792A">
        <w:t>to</w:t>
      </w:r>
      <w:ins w:id="386" w:author="Jonathan Wood" w:date="2020-05-06T10:58:00Z">
        <w:r w:rsidR="00EF6128">
          <w:t xml:space="preserve"> objectively</w:t>
        </w:r>
      </w:ins>
      <w:r w:rsidR="0053792A">
        <w:t xml:space="preserve"> compare the model</w:t>
      </w:r>
      <w:r>
        <w:t xml:space="preserve"> fits</w:t>
      </w:r>
      <w:ins w:id="387" w:author="Jonathan Wood" w:date="2020-05-18T21:03:00Z">
        <w:r w:rsidR="00647E38">
          <w:t xml:space="preserve"> and compare</w:t>
        </w:r>
      </w:ins>
      <w:ins w:id="388" w:author="Jonathan Wood" w:date="2020-05-06T10:59:00Z">
        <w:r w:rsidR="00EF6128">
          <w:t xml:space="preserve"> mean AIC values as well as the number of subjects best fit by each model.</w:t>
        </w:r>
      </w:ins>
      <w:del w:id="389" w:author="Jonathan Wood" w:date="2020-05-06T10:54:00Z">
        <w:r w:rsidR="00C125D4" w:rsidDel="00853000">
          <w:delText>.</w:delText>
        </w:r>
      </w:del>
      <w:del w:id="390"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391" w:author="Jonathan Wood" w:date="2020-05-06T09:08:00Z">
        <w:r w:rsidR="00DA79B9" w:rsidDel="00B651EE">
          <w:delText>subjects</w:delText>
        </w:r>
      </w:del>
      <w:del w:id="392"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commentRangeEnd w:id="382"/>
      <w:r w:rsidR="00D01B1B">
        <w:rPr>
          <w:rStyle w:val="CommentReference"/>
        </w:rPr>
        <w:commentReference w:id="382"/>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48F004D0" w:rsidR="00A24826" w:rsidRDefault="000425AC" w:rsidP="00332CA8">
      <w:pPr>
        <w:rPr>
          <w:ins w:id="393" w:author="Jonathan Wood" w:date="2020-05-19T16:03:00Z"/>
        </w:rPr>
      </w:pPr>
      <w:ins w:id="394" w:author="Jonathan Wood" w:date="2020-05-06T17:40:00Z">
        <w:r>
          <w:t xml:space="preserve">We simulated </w:t>
        </w:r>
      </w:ins>
      <w:ins w:id="395" w:author="Jonathan Wood" w:date="2020-05-06T17:41:00Z">
        <w:r>
          <w:t>both</w:t>
        </w:r>
      </w:ins>
      <w:ins w:id="396" w:author="Jonathan Wood" w:date="2020-05-06T17:40:00Z">
        <w:r>
          <w:t xml:space="preserve"> model</w:t>
        </w:r>
      </w:ins>
      <w:ins w:id="397" w:author="Jonathan Wood" w:date="2020-05-06T17:41:00Z">
        <w:r>
          <w:t xml:space="preserve">s </w:t>
        </w:r>
      </w:ins>
      <w:ins w:id="398" w:author="Jonathan Wood" w:date="2020-05-06T17:40:00Z">
        <w:r>
          <w:t xml:space="preserve">to demonstrate </w:t>
        </w:r>
      </w:ins>
      <w:ins w:id="399" w:author="Jonathan Wood" w:date="2020-05-06T18:31:00Z">
        <w:r w:rsidR="00E913D4">
          <w:t xml:space="preserve">how each </w:t>
        </w:r>
        <w:del w:id="400" w:author="Hyosub Kim" w:date="2020-05-21T17:12:00Z">
          <w:r w:rsidR="00E913D4" w:rsidDel="00547ABC">
            <w:delText>model is affected by</w:delText>
          </w:r>
        </w:del>
      </w:ins>
      <w:ins w:id="401" w:author="Hyosub Kim" w:date="2020-05-21T17:12:00Z">
        <w:r w:rsidR="00547ABC">
          <w:t>accounts for</w:t>
        </w:r>
      </w:ins>
      <w:ins w:id="402" w:author="Jonathan Wood" w:date="2020-05-06T18:31:00Z">
        <w:r w:rsidR="00E913D4">
          <w:t xml:space="preserve"> </w:t>
        </w:r>
        <w:del w:id="403" w:author="Hyosub Kim" w:date="2020-05-21T17:09:00Z">
          <w:r w:rsidR="00E913D4" w:rsidDel="002C6156">
            <w:delText xml:space="preserve">more </w:delText>
          </w:r>
        </w:del>
      </w:ins>
      <w:ins w:id="404" w:author="Hyosub Kim" w:date="2020-05-21T17:09:00Z">
        <w:r w:rsidR="002C6156">
          <w:t xml:space="preserve">the </w:t>
        </w:r>
      </w:ins>
      <w:ins w:id="405" w:author="Jonathan Wood" w:date="2020-05-06T18:31:00Z">
        <w:r w:rsidR="00E913D4">
          <w:t>variab</w:t>
        </w:r>
      </w:ins>
      <w:ins w:id="406" w:author="Hyosub Kim" w:date="2020-05-21T17:09:00Z">
        <w:r w:rsidR="002C6156">
          <w:t>i</w:t>
        </w:r>
      </w:ins>
      <w:ins w:id="407" w:author="Jonathan Wood" w:date="2020-05-06T18:31:00Z">
        <w:r w:rsidR="00E913D4">
          <w:t>l</w:t>
        </w:r>
      </w:ins>
      <w:ins w:id="408" w:author="Hyosub Kim" w:date="2020-05-21T17:09:00Z">
        <w:r w:rsidR="002C6156">
          <w:t>ity</w:t>
        </w:r>
      </w:ins>
      <w:ins w:id="409" w:author="Jonathan Wood" w:date="2020-05-06T18:31:00Z">
        <w:del w:id="410" w:author="Hyosub Kim" w:date="2020-05-21T17:09:00Z">
          <w:r w:rsidR="00E913D4" w:rsidDel="002C6156">
            <w:delText>e</w:delText>
          </w:r>
        </w:del>
      </w:ins>
      <w:ins w:id="411" w:author="Hyosub Kim" w:date="2020-05-21T17:09:00Z">
        <w:r w:rsidR="002C6156">
          <w:t xml:space="preserve"> of </w:t>
        </w:r>
      </w:ins>
      <w:ins w:id="412" w:author="Hyosub Kim" w:date="2020-05-21T17:12:00Z">
        <w:r w:rsidR="00547ABC">
          <w:t xml:space="preserve">practiced </w:t>
        </w:r>
      </w:ins>
      <w:ins w:id="413" w:author="Hyosub Kim" w:date="2020-05-21T17:09:00Z">
        <w:r w:rsidR="002C6156">
          <w:t>target step lengths</w:t>
        </w:r>
      </w:ins>
      <w:ins w:id="414" w:author="Jonathan Wood" w:date="2020-05-06T18:31:00Z">
        <w:del w:id="415" w:author="Hyosub Kim" w:date="2020-05-21T17:09:00Z">
          <w:r w:rsidR="00E913D4" w:rsidDel="002C6156">
            <w:delText xml:space="preserve"> conditions</w:delText>
          </w:r>
        </w:del>
        <w:r w:rsidR="00E913D4">
          <w:t>.</w:t>
        </w:r>
      </w:ins>
      <w:ins w:id="416" w:author="Jonathan Wood" w:date="2020-05-06T18:32:00Z">
        <w:r w:rsidR="00E913D4">
          <w:t xml:space="preserve"> For the Adaptive Bayesian model, t</w:t>
        </w:r>
      </w:ins>
      <w:ins w:id="417" w:author="Jonathan Wood" w:date="2020-05-06T10:59:00Z">
        <w:r w:rsidR="00C7571B">
          <w:t xml:space="preserve">he </w:t>
        </w:r>
        <w:del w:id="418" w:author="Hyosub Kim" w:date="2020-05-21T17:12:00Z">
          <w:r w:rsidR="00C7571B" w:rsidDel="00547ABC">
            <w:delText>sensory</w:delText>
          </w:r>
        </w:del>
      </w:ins>
      <w:ins w:id="419" w:author="Hyosub Kim" w:date="2020-05-21T17:12:00Z">
        <w:r w:rsidR="00547ABC">
          <w:t>MAP</w:t>
        </w:r>
      </w:ins>
      <w:ins w:id="420" w:author="Jonathan Wood" w:date="2020-05-06T10:59:00Z">
        <w:r w:rsidR="00C7571B">
          <w:t xml:space="preserve"> estimate </w:t>
        </w:r>
        <w:del w:id="421" w:author="Hyosub Kim" w:date="2020-05-21T17:13:00Z">
          <w:r w:rsidR="00C7571B" w:rsidDel="00547ABC">
            <w:delText>may become biased based on prior experience</w:delText>
          </w:r>
        </w:del>
      </w:ins>
      <w:ins w:id="422" w:author="Hyosub Kim" w:date="2020-05-21T17:13:00Z">
        <w:r w:rsidR="00547ABC">
          <w:t xml:space="preserve">is sensitive to </w:t>
        </w:r>
      </w:ins>
      <w:ins w:id="423" w:author="Hyosub Kim" w:date="2020-05-21T17:14:00Z">
        <w:r w:rsidR="00547ABC">
          <w:t>environmental consistency</w:t>
        </w:r>
      </w:ins>
      <w:ins w:id="424" w:author="Hyosub Kim" w:date="2020-05-21T17:13:00Z">
        <w:r w:rsidR="00547ABC">
          <w:t>:</w:t>
        </w:r>
      </w:ins>
      <w:ins w:id="425" w:author="Jonathan Wood" w:date="2020-05-06T10:59:00Z">
        <w:del w:id="426" w:author="Hyosub Kim" w:date="2020-05-21T17:13:00Z">
          <w:r w:rsidR="00C7571B" w:rsidDel="00547ABC">
            <w:delText>.</w:delText>
          </w:r>
        </w:del>
        <w:r w:rsidR="00C7571B">
          <w:t xml:space="preserve"> The more consistent (i.e. less variable) the </w:t>
        </w:r>
      </w:ins>
      <w:ins w:id="427" w:author="Hyosub Kim" w:date="2020-05-21T17:14:00Z">
        <w:r w:rsidR="00547ABC">
          <w:t xml:space="preserve">schedule of </w:t>
        </w:r>
      </w:ins>
      <w:ins w:id="428" w:author="Hyosub Kim" w:date="2020-05-21T17:15:00Z">
        <w:r w:rsidR="00547ABC">
          <w:t>target step lengths, the more biased towards the prior (i.e., away from the likelihood)</w:t>
        </w:r>
      </w:ins>
      <w:ins w:id="429" w:author="Hyosub Kim" w:date="2020-05-21T17:21:00Z">
        <w:r w:rsidR="008C01F4">
          <w:t xml:space="preserve"> the MAP becomes</w:t>
        </w:r>
      </w:ins>
      <w:ins w:id="430" w:author="Jonathan Wood" w:date="2020-05-06T10:59:00Z">
        <w:del w:id="431" w:author="Hyosub Kim" w:date="2020-05-21T17:15:00Z">
          <w:r w:rsidR="00C7571B" w:rsidDel="00547ABC">
            <w:delText>prior experience, the more certain it becomes as more weight is given to prior experience</w:delText>
          </w:r>
        </w:del>
      </w:ins>
      <w:ins w:id="432" w:author="Hyosub Kim" w:date="2020-05-21T17:18:00Z">
        <w:r w:rsidR="00547ABC">
          <w:t>; conversely,</w:t>
        </w:r>
      </w:ins>
      <w:ins w:id="433" w:author="Jonathan Wood" w:date="2020-05-06T10:59:00Z">
        <w:del w:id="434" w:author="Hyosub Kim" w:date="2020-05-21T17:18:00Z">
          <w:r w:rsidR="00C7571B" w:rsidDel="00547ABC">
            <w:delText>.</w:delText>
          </w:r>
        </w:del>
        <w:r w:rsidR="00C7571B">
          <w:t xml:space="preserve"> </w:t>
        </w:r>
        <w:del w:id="435" w:author="Hyosub Kim" w:date="2020-05-21T17:17:00Z">
          <w:r w:rsidR="00C7571B" w:rsidDel="00547ABC">
            <w:delText xml:space="preserve">Therefore, subsequent world state estimates become more biased toward a more consistent prior. </w:delText>
          </w:r>
        </w:del>
        <w:del w:id="436" w:author="Hyosub Kim" w:date="2020-05-21T17:18:00Z">
          <w:r w:rsidR="00C7571B" w:rsidDel="00547ABC">
            <w:delText>If the prior experiences are inconsistent (i.e.</w:delText>
          </w:r>
        </w:del>
      </w:ins>
      <w:ins w:id="437" w:author="Hyosub Kim" w:date="2020-05-21T17:18:00Z">
        <w:r w:rsidR="00547ABC">
          <w:t>the</w:t>
        </w:r>
      </w:ins>
      <w:ins w:id="438" w:author="Jonathan Wood" w:date="2020-05-06T10:59:00Z">
        <w:r w:rsidR="00C7571B">
          <w:t xml:space="preserve"> more variable</w:t>
        </w:r>
      </w:ins>
      <w:ins w:id="439" w:author="Hyosub Kim" w:date="2020-05-21T17:18:00Z">
        <w:r w:rsidR="00547ABC">
          <w:t xml:space="preserve"> the schedule</w:t>
        </w:r>
      </w:ins>
      <w:ins w:id="440" w:author="Jonathan Wood" w:date="2020-05-06T10:59:00Z">
        <w:del w:id="441" w:author="Hyosub Kim" w:date="2020-05-21T17:18:00Z">
          <w:r w:rsidR="00C7571B" w:rsidDel="00547ABC">
            <w:delText>)</w:delText>
          </w:r>
        </w:del>
        <w:r w:rsidR="00C7571B">
          <w:t xml:space="preserve">, </w:t>
        </w:r>
        <w:del w:id="442" w:author="Hyosub Kim" w:date="2020-05-21T17:18:00Z">
          <w:r w:rsidR="00C7571B" w:rsidDel="00547ABC">
            <w:delText>there is a reduced weight on prior experiences</w:delText>
          </w:r>
        </w:del>
      </w:ins>
      <w:ins w:id="443" w:author="Hyosub Kim" w:date="2020-05-21T17:18:00Z">
        <w:r w:rsidR="00547ABC">
          <w:t xml:space="preserve">the less weight is given to the prior and </w:t>
        </w:r>
      </w:ins>
      <w:ins w:id="444" w:author="Hyosub Kim" w:date="2020-05-21T17:19:00Z">
        <w:r w:rsidR="008C01F4">
          <w:t xml:space="preserve">the </w:t>
        </w:r>
        <w:r w:rsidR="00547ABC">
          <w:t xml:space="preserve">more </w:t>
        </w:r>
      </w:ins>
      <w:ins w:id="445" w:author="Hyosub Kim" w:date="2020-05-21T17:21:00Z">
        <w:r w:rsidR="008C01F4">
          <w:t xml:space="preserve">the </w:t>
        </w:r>
      </w:ins>
      <w:ins w:id="446" w:author="Hyosub Kim" w:date="2020-05-21T17:19:00Z">
        <w:r w:rsidR="008C01F4">
          <w:t xml:space="preserve">MAP </w:t>
        </w:r>
      </w:ins>
      <w:ins w:id="447" w:author="Hyosub Kim" w:date="2020-05-21T17:20:00Z">
        <w:r w:rsidR="008C01F4">
          <w:t>is pulled towards</w:t>
        </w:r>
      </w:ins>
      <w:ins w:id="448" w:author="Hyosub Kim" w:date="2020-05-21T17:19:00Z">
        <w:r w:rsidR="00547ABC">
          <w:t xml:space="preserve"> the likelihood</w:t>
        </w:r>
        <w:r w:rsidR="008C01F4">
          <w:t xml:space="preserve"> (i.e., the actual target location)</w:t>
        </w:r>
      </w:ins>
      <w:ins w:id="449" w:author="Jonathan Wood" w:date="2020-05-06T10:59:00Z">
        <w:del w:id="450" w:author="Hyosub Kim" w:date="2020-05-21T17:20:00Z">
          <w:r w:rsidR="00C7571B" w:rsidDel="008C01F4">
            <w:delText>. Thus, subsequent world states are less biased toward the inconsistent prior</w:delText>
          </w:r>
        </w:del>
        <w:r w:rsidR="00C7571B">
          <w:t xml:space="preserve">. </w:t>
        </w:r>
        <w:del w:id="451" w:author="Hyosub Kim" w:date="2020-05-21T17:20:00Z">
          <w:r w:rsidR="00C7571B" w:rsidDel="008C01F4">
            <w:delText xml:space="preserve">The Bayesian estimation framework predicts a dependence on consistency of practice in the use-dependent process. </w:delText>
          </w:r>
        </w:del>
      </w:ins>
      <w:ins w:id="452" w:author="Jonathan Wood" w:date="2020-05-19T16:02:00Z">
        <w:del w:id="453" w:author="Hyosub Kim" w:date="2020-05-21T17:21:00Z">
          <w:r w:rsidR="00C66E3D" w:rsidDel="008C01F4">
            <w:delText>However,</w:delText>
          </w:r>
        </w:del>
      </w:ins>
      <w:ins w:id="454" w:author="Hyosub Kim" w:date="2020-05-21T17:21:00Z">
        <w:r w:rsidR="008C01F4">
          <w:t>In direct contrast to this framework,</w:t>
        </w:r>
      </w:ins>
      <w:ins w:id="455" w:author="Jonathan Wood" w:date="2020-05-19T16:02:00Z">
        <w:r w:rsidR="00C66E3D">
          <w:t xml:space="preserve"> </w:t>
        </w:r>
        <w:del w:id="456" w:author="Hyosub Kim" w:date="2020-05-21T17:21:00Z">
          <w:r w:rsidR="00C66E3D" w:rsidDel="008C01F4">
            <w:delText>in</w:delText>
          </w:r>
        </w:del>
      </w:ins>
      <w:ins w:id="457" w:author="Jonathan Wood" w:date="2020-05-06T18:37:00Z">
        <w:del w:id="458" w:author="Hyosub Kim" w:date="2020-05-21T17:21:00Z">
          <w:r w:rsidR="00E913D4" w:rsidDel="008C01F4">
            <w:delText xml:space="preserve"> </w:delText>
          </w:r>
        </w:del>
        <w:r w:rsidR="00E913D4">
          <w:t xml:space="preserve">the </w:t>
        </w:r>
      </w:ins>
      <w:ins w:id="459" w:author="Jonathan Wood" w:date="2020-05-06T18:38:00Z">
        <w:r w:rsidR="00E410C7">
          <w:t>Strateg</w:t>
        </w:r>
      </w:ins>
      <w:ins w:id="460" w:author="Hyosub Kim" w:date="2020-05-21T17:22:00Z">
        <w:r w:rsidR="008C01F4">
          <w:t>y</w:t>
        </w:r>
      </w:ins>
      <w:ins w:id="461" w:author="Jonathan Wood" w:date="2020-05-06T18:38:00Z">
        <w:del w:id="462" w:author="Hyosub Kim" w:date="2020-05-21T17:22:00Z">
          <w:r w:rsidR="00E410C7" w:rsidDel="008C01F4">
            <w:delText>ic</w:delText>
          </w:r>
        </w:del>
        <w:r w:rsidR="00E410C7">
          <w:t xml:space="preserve"> plus UDP model</w:t>
        </w:r>
      </w:ins>
      <w:ins w:id="463" w:author="Jonathan Wood" w:date="2020-05-06T18:37:00Z">
        <w:r w:rsidR="00E913D4">
          <w:t xml:space="preserve"> </w:t>
        </w:r>
      </w:ins>
      <w:ins w:id="464" w:author="Hyosub Kim" w:date="2020-05-21T17:22:00Z">
        <w:r w:rsidR="008C01F4">
          <w:t>is much more robust to environmental consistency</w:t>
        </w:r>
      </w:ins>
      <w:ins w:id="465" w:author="Hyosub Kim" w:date="2020-05-21T17:24:00Z">
        <w:r w:rsidR="008C01F4">
          <w:t xml:space="preserve"> in cases</w:t>
        </w:r>
      </w:ins>
      <w:ins w:id="466" w:author="Hyosub Kim" w:date="2020-05-21T17:26:00Z">
        <w:r w:rsidR="008C01F4">
          <w:t>, as here, where there is a large asymmetry in one direction</w:t>
        </w:r>
      </w:ins>
      <w:ins w:id="467" w:author="Hyosub Kim" w:date="2020-05-21T17:22:00Z">
        <w:r w:rsidR="008C01F4">
          <w:t xml:space="preserve">. The model </w:t>
        </w:r>
      </w:ins>
      <w:ins w:id="468" w:author="Jonathan Wood" w:date="2020-05-06T18:37:00Z">
        <w:del w:id="469" w:author="Hyosub Kim" w:date="2020-05-21T17:21:00Z">
          <w:r w:rsidR="00E913D4" w:rsidDel="008C01F4">
            <w:delText>framework</w:delText>
          </w:r>
        </w:del>
      </w:ins>
      <w:ins w:id="470" w:author="Hyosub Kim" w:date="2020-05-21T17:21:00Z">
        <w:r w:rsidR="008C01F4">
          <w:t>assumes</w:t>
        </w:r>
      </w:ins>
      <w:ins w:id="471" w:author="Jonathan Wood" w:date="2020-05-06T18:37:00Z">
        <w:r w:rsidR="00E913D4">
          <w:t xml:space="preserve"> </w:t>
        </w:r>
        <w:del w:id="472" w:author="Hyosub Kim" w:date="2020-05-21T17:22:00Z">
          <w:r w:rsidR="00E913D4" w:rsidDel="008C01F4">
            <w:delText xml:space="preserve">the </w:delText>
          </w:r>
        </w:del>
        <w:r w:rsidR="00E913D4">
          <w:t xml:space="preserve">use-dependent </w:t>
        </w:r>
      </w:ins>
      <w:ins w:id="473" w:author="Hyosub Kim" w:date="2020-05-21T17:23:00Z">
        <w:r w:rsidR="008C01F4">
          <w:t xml:space="preserve">learning </w:t>
        </w:r>
      </w:ins>
      <w:ins w:id="474" w:author="Jonathan Wood" w:date="2020-05-06T18:37:00Z">
        <w:del w:id="475" w:author="Hyosub Kim" w:date="2020-05-21T17:23:00Z">
          <w:r w:rsidR="00E913D4" w:rsidDel="008C01F4">
            <w:delText>process is a low-level bias which only changes based</w:delText>
          </w:r>
        </w:del>
      </w:ins>
      <w:ins w:id="476" w:author="Hyosub Kim" w:date="2020-05-21T17:23:00Z">
        <w:r w:rsidR="008C01F4">
          <w:t xml:space="preserve">is </w:t>
        </w:r>
      </w:ins>
      <w:ins w:id="477" w:author="Hyosub Kim" w:date="2020-05-21T17:26:00Z">
        <w:r w:rsidR="008C01F4">
          <w:t>slow to learn and washout;</w:t>
        </w:r>
      </w:ins>
      <w:ins w:id="478" w:author="Hyosub Kim" w:date="2020-05-21T17:27:00Z">
        <w:r w:rsidR="008C01F4">
          <w:t xml:space="preserve"> therefore, as long as the practiced asymmetry is much larger than the current state of use-dependent learning, the consistency of target step lengths </w:t>
        </w:r>
      </w:ins>
      <w:ins w:id="479" w:author="Hyosub Kim" w:date="2020-05-21T17:28:00Z">
        <w:r w:rsidR="008C01F4">
          <w:t>has minimal impact</w:t>
        </w:r>
      </w:ins>
      <w:ins w:id="480" w:author="Hyosub Kim" w:date="2020-05-21T17:29:00Z">
        <w:r w:rsidR="008C01F4">
          <w:t xml:space="preserve"> on its output. </w:t>
        </w:r>
      </w:ins>
      <w:ins w:id="481" w:author="Jonathan Wood" w:date="2020-05-06T18:37:00Z">
        <w:del w:id="482" w:author="Hyosub Kim" w:date="2020-05-21T17:27:00Z">
          <w:r w:rsidR="00E913D4" w:rsidDel="008C01F4">
            <w:delText xml:space="preserve"> </w:delText>
          </w:r>
        </w:del>
        <w:del w:id="483" w:author="Hyosub Kim" w:date="2020-05-21T17:23:00Z">
          <w:r w:rsidR="00E913D4" w:rsidDel="008C01F4">
            <w:delText xml:space="preserve">on only </w:delText>
          </w:r>
        </w:del>
        <w:del w:id="484" w:author="Hyosub Kim" w:date="2020-05-21T17:27:00Z">
          <w:r w:rsidR="00E913D4" w:rsidDel="008C01F4">
            <w:delText xml:space="preserve">the direction, not the consistency, of the motor output. </w:delText>
          </w:r>
        </w:del>
        <w:del w:id="485" w:author="Hyosub Kim" w:date="2020-05-21T17:25:00Z">
          <w:r w:rsidR="00E913D4" w:rsidDel="008C01F4">
            <w:delText xml:space="preserve">Therefore, two-process model predicts that the use-dependent aftereffect does not depend on the consistency of prior movements. </w:delText>
          </w:r>
        </w:del>
      </w:ins>
    </w:p>
    <w:p w14:paraId="70A8140D" w14:textId="77777777" w:rsidR="00C66E3D" w:rsidRDefault="00C66E3D" w:rsidP="00332CA8"/>
    <w:p w14:paraId="0E904F13" w14:textId="401E910D" w:rsidR="00C7571B" w:rsidDel="00C66E3D" w:rsidRDefault="008C01F4" w:rsidP="00031559">
      <w:pPr>
        <w:rPr>
          <w:del w:id="486" w:author="Jonathan Wood" w:date="2020-05-19T16:02:00Z"/>
          <w:b/>
          <w:bCs/>
          <w:sz w:val="24"/>
          <w:szCs w:val="24"/>
        </w:rPr>
      </w:pPr>
      <w:ins w:id="487" w:author="Hyosub Kim" w:date="2020-05-21T17:29:00Z">
        <w:r>
          <w:t xml:space="preserve">After </w:t>
        </w:r>
      </w:ins>
      <w:ins w:id="488" w:author="Hyosub Kim" w:date="2020-05-21T17:30:00Z">
        <w:r w:rsidR="00FE65ED">
          <w:t>perfo</w:t>
        </w:r>
      </w:ins>
      <w:ins w:id="489" w:author="Hyosub Kim" w:date="2020-05-21T17:31:00Z">
        <w:r w:rsidR="00FE65ED">
          <w:t>rming</w:t>
        </w:r>
      </w:ins>
      <w:ins w:id="490" w:author="Hyosub Kim" w:date="2020-05-21T17:30:00Z">
        <w:r>
          <w:t xml:space="preserve"> model recovery</w:t>
        </w:r>
      </w:ins>
      <w:ins w:id="491" w:author="Jonathan Wood" w:date="2020-05-19T16:04:00Z">
        <w:del w:id="492" w:author="Hyosub Kim" w:date="2020-05-21T17:30:00Z">
          <w:r w:rsidR="00C66E3D" w:rsidDel="008C01F4">
            <w:delText xml:space="preserve">We first found that </w:delText>
          </w:r>
        </w:del>
      </w:ins>
      <w:ins w:id="493" w:author="Jonathan Wood" w:date="2020-05-19T16:05:00Z">
        <w:del w:id="494" w:author="Hyosub Kim" w:date="2020-05-21T17:30:00Z">
          <w:r w:rsidR="00C66E3D" w:rsidDel="008C01F4">
            <w:delText xml:space="preserve">each model can recover </w:delText>
          </w:r>
          <w:r w:rsidR="002F35F8" w:rsidDel="008C01F4">
            <w:delText>its parameters well under ideal conditions</w:delText>
          </w:r>
        </w:del>
        <w:r w:rsidR="002F35F8">
          <w:t xml:space="preserve"> </w:t>
        </w:r>
      </w:ins>
      <w:ins w:id="495" w:author="Jonathan Wood" w:date="2020-05-19T16:04:00Z">
        <w:r w:rsidR="00C66E3D">
          <w:t>(Supplemental Figure 1)</w:t>
        </w:r>
      </w:ins>
      <w:ins w:id="496" w:author="Hyosub Kim" w:date="2020-05-21T17:30:00Z">
        <w:r>
          <w:t xml:space="preserve">, </w:t>
        </w:r>
      </w:ins>
      <w:ins w:id="497" w:author="Jonathan Wood" w:date="2020-05-19T16:04:00Z">
        <w:del w:id="498" w:author="Hyosub Kim" w:date="2020-05-21T17:30:00Z">
          <w:r w:rsidR="00C66E3D" w:rsidDel="008C01F4">
            <w:delText xml:space="preserve">. </w:delText>
          </w:r>
        </w:del>
      </w:ins>
      <w:del w:id="499" w:author="Jonathan Wood" w:date="2020-05-19T16:02:00Z">
        <w:r w:rsidR="00CF67D8" w:rsidRPr="00B4463F" w:rsidDel="00C66E3D">
          <w:rPr>
            <w:b/>
            <w:bCs/>
            <w:sz w:val="24"/>
            <w:szCs w:val="24"/>
          </w:rPr>
          <w:delText xml:space="preserve">Figure </w:delText>
        </w:r>
      </w:del>
      <w:del w:id="500" w:author="Jonathan Wood" w:date="2020-05-19T14:06:00Z">
        <w:r w:rsidR="00CF67D8" w:rsidDel="00F242B7">
          <w:rPr>
            <w:noProof/>
          </w:rPr>
          <w:drawing>
            <wp:anchor distT="0" distB="0" distL="114300" distR="114300" simplePos="0" relativeHeight="251661312" behindDoc="0" locked="0" layoutInCell="1" allowOverlap="1" wp14:anchorId="76FC3BB7" wp14:editId="2DA5DBBD">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del>
      <w:del w:id="501" w:author="Jonathan Wood" w:date="2020-05-19T16:02:00Z">
        <w:r w:rsidR="00AB327B" w:rsidDel="00C66E3D">
          <w:rPr>
            <w:b/>
            <w:bCs/>
            <w:sz w:val="24"/>
            <w:szCs w:val="24"/>
          </w:rPr>
          <w:delText>4</w:delText>
        </w:r>
      </w:del>
    </w:p>
    <w:p w14:paraId="4E2233ED" w14:textId="77777777" w:rsidR="00FE65ED" w:rsidRDefault="00332CA8" w:rsidP="00031559">
      <w:pPr>
        <w:rPr>
          <w:ins w:id="502" w:author="Hyosub Kim" w:date="2020-05-21T17:35:00Z"/>
        </w:rPr>
      </w:pPr>
      <w:del w:id="503" w:author="Hyosub Kim" w:date="2020-05-21T17:30:00Z">
        <w:r w:rsidDel="008C01F4">
          <w:delText>To</w:delText>
        </w:r>
      </w:del>
      <w:ins w:id="504" w:author="Hyosub Kim" w:date="2020-05-21T17:30:00Z">
        <w:r w:rsidR="008C01F4">
          <w:t>we</w:t>
        </w:r>
      </w:ins>
      <w:r>
        <w:t xml:space="preserve"> obtain</w:t>
      </w:r>
      <w:ins w:id="505" w:author="Hyosub Kim" w:date="2020-05-21T17:30:00Z">
        <w:r w:rsidR="008C01F4">
          <w:t>ed</w:t>
        </w:r>
      </w:ins>
      <w:r>
        <w:t xml:space="preserve"> parameters for model simulation</w:t>
      </w:r>
      <w:ins w:id="506" w:author="Hyosub Kim" w:date="2020-05-21T17:30:00Z">
        <w:r w:rsidR="008C01F4">
          <w:t xml:space="preserve"> by</w:t>
        </w:r>
      </w:ins>
      <w:del w:id="507" w:author="Hyosub Kim" w:date="2020-05-21T17:30:00Z">
        <w:r w:rsidDel="008C01F4">
          <w:delText>, we</w:delText>
        </w:r>
      </w:del>
      <w:r>
        <w:t xml:space="preserve"> fit</w:t>
      </w:r>
      <w:ins w:id="508" w:author="Hyosub Kim" w:date="2020-05-21T17:30:00Z">
        <w:r w:rsidR="008C01F4">
          <w:t>ting</w:t>
        </w:r>
      </w:ins>
      <w:r>
        <w:t xml:space="preserve"> </w:t>
      </w:r>
      <w:r w:rsidR="002C3195">
        <w:t>the models</w:t>
      </w:r>
      <w:r>
        <w:t xml:space="preserve"> to </w:t>
      </w:r>
      <w:r w:rsidR="00A107BD">
        <w:t xml:space="preserve">each individual from a </w:t>
      </w:r>
      <w:r w:rsidR="00C01B6E">
        <w:t xml:space="preserve">previously collected </w:t>
      </w:r>
      <w:r w:rsidR="00A107BD">
        <w:t xml:space="preserve">dataset </w:t>
      </w:r>
      <w:commentRangeStart w:id="509"/>
      <w:del w:id="510" w:author="Hyosub Kim" w:date="2020-05-21T17:32:00Z">
        <w:r w:rsidR="00A107BD" w:rsidDel="00FE65ED">
          <w:delText xml:space="preserve">using MATLAB’s fmincon function </w:delText>
        </w:r>
      </w:del>
      <w:commentRangeEnd w:id="509"/>
      <w:r w:rsidR="00FE65ED">
        <w:rPr>
          <w:rStyle w:val="CommentReference"/>
        </w:rPr>
        <w:commentReference w:id="509"/>
      </w:r>
      <w:r w:rsidR="00A107BD">
        <w:t>(Supplemental Figure 2)</w:t>
      </w:r>
      <w:r w:rsidR="00C01B6E">
        <w:t xml:space="preserve">. </w:t>
      </w:r>
      <w:r w:rsidR="00A107BD">
        <w:t xml:space="preserve">We then </w:t>
      </w:r>
      <w:r w:rsidR="002F35F8">
        <w:t>simulated our proposed experiment 1000</w:t>
      </w:r>
      <w:ins w:id="511" w:author="Hyosub Kim" w:date="2020-05-21T17:32:00Z">
        <w:r w:rsidR="00FE65ED">
          <w:t xml:space="preserve"> </w:t>
        </w:r>
      </w:ins>
      <w:r w:rsidR="002F35F8">
        <w:t>x</w:t>
      </w:r>
      <w:ins w:id="512" w:author="Hyosub Kim" w:date="2020-05-21T17:32:00Z">
        <w:r w:rsidR="00FE65ED">
          <w:t>’s</w:t>
        </w:r>
      </w:ins>
      <w:r w:rsidR="002F35F8">
        <w:t xml:space="preserve"> using </w:t>
      </w:r>
      <w:r w:rsidR="00A107BD">
        <w:t xml:space="preserve">bootstrapped samples of </w:t>
      </w:r>
      <w:r w:rsidR="00E25B3A">
        <w:t xml:space="preserve">the individual parameter fits. </w:t>
      </w:r>
      <w:r w:rsidR="002C3195">
        <w:t xml:space="preserve">Figure </w:t>
      </w:r>
      <w:r w:rsidR="00AB327B">
        <w:t>4</w:t>
      </w:r>
      <w:r w:rsidR="002C3195">
        <w:t xml:space="preserve"> </w:t>
      </w:r>
      <w:r w:rsidR="00B26A5E">
        <w:t xml:space="preserve">details </w:t>
      </w:r>
      <w:r w:rsidR="00511C1D">
        <w:t>the</w:t>
      </w:r>
      <w:r w:rsidR="002C3195">
        <w:t xml:space="preserve"> </w:t>
      </w:r>
      <w:r w:rsidR="00845358">
        <w:t xml:space="preserve">simulated data from </w:t>
      </w:r>
      <w:r w:rsidR="00845358">
        <w:lastRenderedPageBreak/>
        <w:t xml:space="preserve">these parameters for each condition. </w:t>
      </w:r>
      <w:r w:rsidR="00B4463F">
        <w:t xml:space="preserve">The panels in Figure </w:t>
      </w:r>
      <w:r w:rsidR="00AB327B">
        <w:t>4</w:t>
      </w:r>
      <w:r w:rsidR="00B4463F">
        <w:t xml:space="preserve">A show each model simulation for the entire experiment. The </w:t>
      </w:r>
      <w:r w:rsidR="00CF67D8">
        <w:t xml:space="preserve">models perform similarly during the </w:t>
      </w:r>
      <w:r w:rsidR="002F35F8">
        <w:t xml:space="preserve">Baseline and </w:t>
      </w:r>
      <w:r w:rsidR="00CF67D8">
        <w:t xml:space="preserve">Learning </w:t>
      </w:r>
      <w:r w:rsidR="002F35F8">
        <w:t>p</w:t>
      </w:r>
      <w:r w:rsidR="00CF67D8">
        <w:t>hase</w:t>
      </w:r>
      <w:r w:rsidR="002F35F8">
        <w:t>s</w:t>
      </w:r>
      <w:r w:rsidR="00CF67D8">
        <w:t xml:space="preserve">, but the </w:t>
      </w:r>
      <w:r w:rsidR="00B4463F">
        <w:t xml:space="preserve">primary difference </w:t>
      </w:r>
      <w:r w:rsidR="00E5331C">
        <w:t xml:space="preserve">between the models </w:t>
      </w:r>
      <w:r w:rsidR="00CF67D8">
        <w:t xml:space="preserve">is </w:t>
      </w:r>
      <w:del w:id="513" w:author="Hyosub Kim" w:date="2020-05-21T17:33:00Z">
        <w:r w:rsidR="00CF67D8" w:rsidDel="00FE65ED">
          <w:delText xml:space="preserve">in </w:delText>
        </w:r>
      </w:del>
      <w:ins w:id="514" w:author="Hyosub Kim" w:date="2020-05-21T17:33:00Z">
        <w:r w:rsidR="00FE65ED">
          <w:t xml:space="preserve">during </w:t>
        </w:r>
      </w:ins>
      <w:r w:rsidR="00CF67D8">
        <w:t xml:space="preserve">the Washout phase. Figure </w:t>
      </w:r>
      <w:r w:rsidR="00AB327B">
        <w:t>4</w:t>
      </w:r>
      <w:r w:rsidR="00CF67D8">
        <w:t>B and C depict the</w:t>
      </w:r>
      <w:r w:rsidR="00E25B3A">
        <w:t xml:space="preserve"> simulated</w:t>
      </w:r>
      <w:r w:rsidR="00CF67D8">
        <w:t xml:space="preserve"> </w:t>
      </w:r>
      <w:r w:rsidR="00E5331C">
        <w:t>retention</w:t>
      </w:r>
      <w:r w:rsidR="00CF67D8">
        <w:t xml:space="preserve"> rates across the conditions for each model for the first 50 strides of Washout. </w:t>
      </w:r>
      <w:r w:rsidR="007D7D05">
        <w:t xml:space="preserve">The Adaptative Bayesian model predicts </w:t>
      </w:r>
      <w:ins w:id="515" w:author="Hyosub Kim" w:date="2020-05-21T17:33:00Z">
        <w:r w:rsidR="00FE65ED">
          <w:t xml:space="preserve">a </w:t>
        </w:r>
      </w:ins>
      <w:r w:rsidR="00E5331C">
        <w:t xml:space="preserve">faster washout </w:t>
      </w:r>
      <w:del w:id="516" w:author="Hyosub Kim" w:date="2020-05-21T17:33:00Z">
        <w:r w:rsidR="00E5331C" w:rsidDel="00FE65ED">
          <w:delText xml:space="preserve">(less retained on subsequent strides) </w:delText>
        </w:r>
        <w:r w:rsidR="007D7D05" w:rsidDel="00FE65ED">
          <w:delText xml:space="preserve">in the washout rate </w:delText>
        </w:r>
      </w:del>
      <w:r w:rsidR="007D7D05">
        <w:t xml:space="preserve">as the </w:t>
      </w:r>
      <w:r w:rsidR="0013077F">
        <w:t>conditions are less stable</w:t>
      </w:r>
      <w:r w:rsidR="00E5331C">
        <w:t>. The</w:t>
      </w:r>
      <w:r w:rsidR="0013077F">
        <w:t xml:space="preserve"> Strategy plus UDP model predicts </w:t>
      </w:r>
      <w:del w:id="517" w:author="Hyosub Kim" w:date="2020-05-21T17:33:00Z">
        <w:r w:rsidR="0013077F" w:rsidDel="00FE65ED">
          <w:delText xml:space="preserve">steady </w:delText>
        </w:r>
      </w:del>
      <w:ins w:id="518" w:author="Hyosub Kim" w:date="2020-05-21T17:33:00Z">
        <w:r w:rsidR="00FE65ED">
          <w:t xml:space="preserve">a consistent </w:t>
        </w:r>
      </w:ins>
      <w:ins w:id="519" w:author="Hyosub Kim" w:date="2020-05-21T17:35:00Z">
        <w:r w:rsidR="00FE65ED">
          <w:t>w</w:t>
        </w:r>
      </w:ins>
      <w:del w:id="520" w:author="Hyosub Kim" w:date="2020-05-21T17:35:00Z">
        <w:r w:rsidR="0013077F" w:rsidDel="00FE65ED">
          <w:delText>W</w:delText>
        </w:r>
      </w:del>
      <w:r w:rsidR="0013077F">
        <w:t xml:space="preserve">ashout rate across conditions. </w:t>
      </w:r>
    </w:p>
    <w:p w14:paraId="4DC42BDC" w14:textId="77777777" w:rsidR="00FE65ED" w:rsidRDefault="00FE65ED" w:rsidP="00031559">
      <w:pPr>
        <w:rPr>
          <w:ins w:id="521" w:author="Hyosub Kim" w:date="2020-05-21T17:35:00Z"/>
        </w:rPr>
      </w:pPr>
    </w:p>
    <w:p w14:paraId="12FB7262" w14:textId="1EC9E14E" w:rsidR="002807A6" w:rsidRDefault="00E25B3A" w:rsidP="00031559">
      <w:pPr>
        <w:rPr>
          <w:ins w:id="522" w:author="Jonathan Wood" w:date="2020-05-07T15:23:00Z"/>
        </w:rPr>
      </w:pPr>
      <w:r>
        <w:t xml:space="preserve">We also </w:t>
      </w:r>
      <w:del w:id="523" w:author="Hyosub Kim" w:date="2020-05-21T17:35:00Z">
        <w:r w:rsidDel="00FE65ED">
          <w:delText xml:space="preserve">simulated </w:delText>
        </w:r>
      </w:del>
      <w:ins w:id="524" w:author="Hyosub Kim" w:date="2020-05-21T17:35:00Z">
        <w:r w:rsidR="00FE65ED">
          <w:t xml:space="preserve">compared </w:t>
        </w:r>
      </w:ins>
      <w:r>
        <w:t>use-dependent bias</w:t>
      </w:r>
      <w:ins w:id="525" w:author="Hyosub Kim" w:date="2020-05-21T17:35:00Z">
        <w:r w:rsidR="00FE65ED">
          <w:t>es</w:t>
        </w:r>
      </w:ins>
      <w:r>
        <w:t xml:space="preserve"> by </w:t>
      </w:r>
      <w:del w:id="526" w:author="Hyosub Kim" w:date="2020-05-21T17:36:00Z">
        <w:r w:rsidR="0013077F" w:rsidDel="00FE65ED">
          <w:delText>subtract</w:delText>
        </w:r>
        <w:r w:rsidDel="00FE65ED">
          <w:delText xml:space="preserve">ing </w:delText>
        </w:r>
      </w:del>
      <w:ins w:id="527" w:author="Hyosub Kim" w:date="2020-05-21T17:36:00Z">
        <w:r w:rsidR="00FE65ED">
          <w:t xml:space="preserve">calculating difference scores </w:t>
        </w:r>
      </w:ins>
      <w:del w:id="528" w:author="Hyosub Kim" w:date="2020-05-21T17:36:00Z">
        <w:r w:rsidR="0013077F" w:rsidDel="00FE65ED">
          <w:delText xml:space="preserve">the </w:delText>
        </w:r>
        <w:r w:rsidDel="00FE65ED">
          <w:delText xml:space="preserve">use-dependent </w:delText>
        </w:r>
        <w:r w:rsidR="0013077F" w:rsidDel="00FE65ED">
          <w:delText>bias after</w:delText>
        </w:r>
      </w:del>
      <w:ins w:id="529" w:author="Hyosub Kim" w:date="2020-05-21T17:36:00Z">
        <w:r w:rsidR="00FE65ED">
          <w:t>between</w:t>
        </w:r>
      </w:ins>
      <w:r w:rsidR="0013077F">
        <w:t xml:space="preserve"> the </w:t>
      </w:r>
      <w:r w:rsidR="004A5E5B">
        <w:t xml:space="preserve">5σ </w:t>
      </w:r>
      <w:r w:rsidR="0013077F">
        <w:t xml:space="preserve">and </w:t>
      </w:r>
      <w:r w:rsidR="004A5E5B">
        <w:t>U</w:t>
      </w:r>
      <w:r w:rsidR="0013077F">
        <w:t xml:space="preserve">niform practice conditions </w:t>
      </w:r>
      <w:del w:id="530" w:author="Hyosub Kim" w:date="2020-05-21T17:36:00Z">
        <w:r w:rsidR="0013077F" w:rsidDel="00FE65ED">
          <w:delText xml:space="preserve">from </w:delText>
        </w:r>
      </w:del>
      <w:ins w:id="531" w:author="Hyosub Kim" w:date="2020-05-21T17:36:00Z">
        <w:r w:rsidR="00FE65ED">
          <w:t xml:space="preserve">relative to </w:t>
        </w:r>
      </w:ins>
      <w:r>
        <w:t xml:space="preserve">the Repeated condition </w:t>
      </w:r>
      <w:r w:rsidR="0013077F">
        <w:t xml:space="preserve">(Figure </w:t>
      </w:r>
      <w:r w:rsidR="00AB327B">
        <w:t>4</w:t>
      </w:r>
      <w:r w:rsidR="00E5331C">
        <w:t>D</w:t>
      </w:r>
      <w:r w:rsidR="0013077F">
        <w:t>). The Strategy plus UDP model predicts little change in aftereffects across conditions</w:t>
      </w:r>
      <w:r w:rsidR="00C948D9">
        <w:t>. However, t</w:t>
      </w:r>
      <w:r w:rsidR="0013077F">
        <w:t xml:space="preserve">he Adaptive Bayesian model </w:t>
      </w:r>
      <w:r w:rsidR="00C948D9">
        <w:t xml:space="preserve">predicts aftereffects which stray further from the reference condition indicating a decline in aftereffects </w:t>
      </w:r>
      <w:r w:rsidR="00C66E3D">
        <w:rPr>
          <w:noProof/>
        </w:rPr>
        <mc:AlternateContent>
          <mc:Choice Requires="wpg">
            <w:drawing>
              <wp:anchor distT="0" distB="0" distL="114300" distR="114300" simplePos="0" relativeHeight="251682816" behindDoc="0" locked="0" layoutInCell="1" allowOverlap="1" wp14:anchorId="7154B6EF" wp14:editId="0C073774">
                <wp:simplePos x="0" y="0"/>
                <wp:positionH relativeFrom="column">
                  <wp:posOffset>0</wp:posOffset>
                </wp:positionH>
                <wp:positionV relativeFrom="paragraph">
                  <wp:posOffset>1155700</wp:posOffset>
                </wp:positionV>
                <wp:extent cx="5994400" cy="3447415"/>
                <wp:effectExtent l="0" t="0" r="6350" b="635"/>
                <wp:wrapSquare wrapText="bothSides"/>
                <wp:docPr id="20" name="Group 20"/>
                <wp:cNvGraphicFramePr/>
                <a:graphic xmlns:a="http://schemas.openxmlformats.org/drawingml/2006/main">
                  <a:graphicData uri="http://schemas.microsoft.com/office/word/2010/wordprocessingGroup">
                    <wpg:wgp>
                      <wpg:cNvGrpSpPr/>
                      <wpg:grpSpPr>
                        <a:xfrm>
                          <a:off x="0" y="0"/>
                          <a:ext cx="5994400" cy="3447415"/>
                          <a:chOff x="0" y="0"/>
                          <a:chExt cx="5994400" cy="3447415"/>
                        </a:xfrm>
                      </wpg:grpSpPr>
                      <pic:pic xmlns:pic="http://schemas.openxmlformats.org/drawingml/2006/picture">
                        <pic:nvPicPr>
                          <pic:cNvPr id="18" name="Picture 1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22250"/>
                            <a:ext cx="5943600" cy="3225165"/>
                          </a:xfrm>
                          <a:prstGeom prst="rect">
                            <a:avLst/>
                          </a:prstGeom>
                        </pic:spPr>
                      </pic:pic>
                      <wps:wsp>
                        <wps:cNvPr id="19" name="Text Box 19"/>
                        <wps:cNvSpPr txBox="1"/>
                        <wps:spPr>
                          <a:xfrm>
                            <a:off x="50800" y="0"/>
                            <a:ext cx="5943600" cy="222250"/>
                          </a:xfrm>
                          <a:prstGeom prst="rect">
                            <a:avLst/>
                          </a:prstGeom>
                          <a:solidFill>
                            <a:prstClr val="white"/>
                          </a:solidFill>
                          <a:ln>
                            <a:noFill/>
                          </a:ln>
                        </wps:spPr>
                        <wps:txbx>
                          <w:txbxContent>
                            <w:p w14:paraId="18D8BDAF" w14:textId="1072884B" w:rsidR="002C6156" w:rsidRPr="00DA2068" w:rsidRDefault="002C6156" w:rsidP="00DA2068">
                              <w:pPr>
                                <w:pStyle w:val="Caption"/>
                                <w:rPr>
                                  <w:noProof/>
                                  <w:sz w:val="24"/>
                                  <w:szCs w:val="24"/>
                                </w:rPr>
                              </w:pPr>
                              <w:ins w:id="532" w:author="Jonathan Wood" w:date="2020-05-19T16:03:00Z">
                                <w:r w:rsidRPr="00DA2068">
                                  <w:rPr>
                                    <w:i w:val="0"/>
                                    <w:iCs w:val="0"/>
                                    <w:sz w:val="24"/>
                                    <w:szCs w:val="24"/>
                                  </w:rPr>
                                  <w:t>Figure 4</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54B6EF" id="Group 20" o:spid="_x0000_s1035" style="position:absolute;margin-left:0;margin-top:91pt;width:472pt;height:271.45pt;z-index:251682816" coordsize="59944,344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">
                <v:shape id="Picture 18" o:spid="_x0000_s1036" type="#_x0000_t75" style="position:absolute;top:2222;width:59436;height:322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">
                  <v:imagedata r:id="rId24" o:title=""/>
                </v:shape>
                <v:shape id="Text Box 19" o:spid="_x0000_s1037" type="#_x0000_t202" style="position:absolute;left:508;width:59436;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18D8BDAF" w14:textId="1072884B" w:rsidR="002C6156" w:rsidRPr="00DA2068" w:rsidRDefault="002C6156" w:rsidP="00DA2068">
                        <w:pPr>
                          <w:pStyle w:val="Caption"/>
                          <w:rPr>
                            <w:noProof/>
                            <w:sz w:val="24"/>
                            <w:szCs w:val="24"/>
                          </w:rPr>
                        </w:pPr>
                        <w:ins w:id="533" w:author="Jonathan Wood" w:date="2020-05-19T16:03:00Z">
                          <w:r w:rsidRPr="00DA2068">
                            <w:rPr>
                              <w:i w:val="0"/>
                              <w:iCs w:val="0"/>
                              <w:sz w:val="24"/>
                              <w:szCs w:val="24"/>
                            </w:rPr>
                            <w:t>Figure 4</w:t>
                          </w:r>
                        </w:ins>
                      </w:p>
                    </w:txbxContent>
                  </v:textbox>
                </v:shape>
                <w10:wrap type="square"/>
              </v:group>
            </w:pict>
          </mc:Fallback>
        </mc:AlternateContent>
      </w:r>
      <w:r w:rsidR="00C948D9">
        <w:t xml:space="preserve">compared to the </w:t>
      </w:r>
      <w:r w:rsidR="004A5E5B">
        <w:t>Repeated</w:t>
      </w:r>
      <w:r w:rsidR="00C948D9">
        <w:t xml:space="preserve"> condition. </w:t>
      </w: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69FA08EA" w14:textId="50EB043E" w:rsidR="0051592C" w:rsidRDefault="00B94330" w:rsidP="0051592C">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0393CA0" w:rsidR="003D6311" w:rsidRDefault="003D6311" w:rsidP="003D6311">
      <w:pPr>
        <w:pStyle w:val="ListParagraph"/>
        <w:numPr>
          <w:ilvl w:val="0"/>
          <w:numId w:val="3"/>
        </w:numPr>
      </w:pPr>
      <w:r>
        <w:t xml:space="preserve">Figure 1: </w:t>
      </w:r>
      <w:r w:rsidR="00AB327B">
        <w:t>E</w:t>
      </w:r>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pPr>
      <w:r>
        <w:t>Figure 2: Pilot Data (proof of concept)</w:t>
      </w:r>
    </w:p>
    <w:p w14:paraId="17FDB13A" w14:textId="2906CB79" w:rsidR="0061073E" w:rsidRDefault="0061073E" w:rsidP="0061073E">
      <w:pPr>
        <w:pStyle w:val="ListParagraph"/>
        <w:numPr>
          <w:ilvl w:val="0"/>
          <w:numId w:val="3"/>
        </w:numPr>
      </w:pPr>
      <w:r>
        <w:t xml:space="preserve">Figure </w:t>
      </w:r>
      <w:r w:rsidR="00AB327B">
        <w:t>3</w:t>
      </w:r>
      <w:r>
        <w:t xml:space="preserve">: Confusion Matrices </w:t>
      </w:r>
    </w:p>
    <w:p w14:paraId="22348DE0" w14:textId="755CCBBC" w:rsidR="00853000" w:rsidRDefault="00853000" w:rsidP="0061073E">
      <w:pPr>
        <w:pStyle w:val="ListParagraph"/>
        <w:numPr>
          <w:ilvl w:val="1"/>
          <w:numId w:val="3"/>
        </w:numPr>
      </w:pPr>
      <w:r>
        <w:t xml:space="preserve">Figure </w:t>
      </w:r>
      <w:r w:rsidR="00AB327B">
        <w:t>3</w:t>
      </w:r>
      <w:r>
        <w:t>A: All conditions confusion matrix</w:t>
      </w:r>
    </w:p>
    <w:p w14:paraId="7A84BC55" w14:textId="15971D21" w:rsidR="0061073E" w:rsidRDefault="0061073E" w:rsidP="0061073E">
      <w:pPr>
        <w:pStyle w:val="ListParagraph"/>
        <w:numPr>
          <w:ilvl w:val="1"/>
          <w:numId w:val="3"/>
        </w:numPr>
      </w:pPr>
      <w:r>
        <w:t xml:space="preserve">Figure </w:t>
      </w:r>
      <w:r w:rsidR="00AB327B">
        <w:t>3</w:t>
      </w:r>
      <w:r w:rsidR="00853000">
        <w:t>B</w:t>
      </w:r>
      <w:r>
        <w:t xml:space="preserve">: </w:t>
      </w:r>
      <w:r w:rsidR="004A5E5B">
        <w:t xml:space="preserve">Repeated </w:t>
      </w:r>
      <w:r>
        <w:t>condition confusion matrix</w:t>
      </w:r>
    </w:p>
    <w:p w14:paraId="513A06E8" w14:textId="0B130C61" w:rsidR="0061073E" w:rsidRDefault="0061073E" w:rsidP="0061073E">
      <w:pPr>
        <w:pStyle w:val="ListParagraph"/>
        <w:numPr>
          <w:ilvl w:val="1"/>
          <w:numId w:val="3"/>
        </w:numPr>
      </w:pPr>
      <w:r>
        <w:lastRenderedPageBreak/>
        <w:t xml:space="preserve">Figure </w:t>
      </w:r>
      <w:r w:rsidR="00AB327B">
        <w:t>3</w:t>
      </w:r>
      <w:r w:rsidR="00853000">
        <w:t>C</w:t>
      </w:r>
      <w:r>
        <w:t xml:space="preserve">: </w:t>
      </w:r>
      <w:r w:rsidR="004A5E5B">
        <w:t>5</w:t>
      </w:r>
      <w:del w:id="533" w:author="Jonathan Wood" w:date="2020-05-19T12:12:00Z">
        <w:r w:rsidR="004A5E5B" w:rsidDel="000866CB">
          <w:delText>%</w:delText>
        </w:r>
      </w:del>
      <w:del w:id="534" w:author="Jonathan Wood" w:date="2020-05-19T16:09:00Z">
        <w:r w:rsidR="004A5E5B" w:rsidDel="00AF0D8D">
          <w:delText xml:space="preserve"> </w:delText>
        </w:r>
      </w:del>
      <w:r w:rsidR="004A5E5B">
        <w:t>σ</w:t>
      </w:r>
      <w:r>
        <w:t xml:space="preserve"> condition confusion matrix</w:t>
      </w:r>
    </w:p>
    <w:p w14:paraId="5002D6F7" w14:textId="3F738898" w:rsidR="0061073E" w:rsidRDefault="0061073E" w:rsidP="0061073E">
      <w:pPr>
        <w:pStyle w:val="ListParagraph"/>
        <w:numPr>
          <w:ilvl w:val="1"/>
          <w:numId w:val="3"/>
        </w:numPr>
      </w:pPr>
      <w:r>
        <w:t xml:space="preserve">Figure </w:t>
      </w:r>
      <w:r w:rsidR="00AB327B">
        <w:t>3</w:t>
      </w:r>
      <w:r w:rsidR="00853000">
        <w:t>D</w:t>
      </w:r>
      <w:r>
        <w:t>: Uniform condition confusion matrix</w:t>
      </w:r>
    </w:p>
    <w:p w14:paraId="0BA7C2BE" w14:textId="41EC673A" w:rsidR="00A7044C" w:rsidRDefault="00A7044C" w:rsidP="00A7044C">
      <w:pPr>
        <w:pStyle w:val="ListParagraph"/>
        <w:numPr>
          <w:ilvl w:val="0"/>
          <w:numId w:val="3"/>
        </w:numPr>
      </w:pPr>
      <w:r>
        <w:t xml:space="preserve">Figure </w:t>
      </w:r>
      <w:r w:rsidR="00AB327B">
        <w:t>4</w:t>
      </w:r>
      <w:r>
        <w:t xml:space="preserve">: </w:t>
      </w:r>
      <w:r w:rsidR="00B726F7">
        <w:t>M</w:t>
      </w:r>
      <w:r>
        <w:t xml:space="preserve">odel simulations </w:t>
      </w:r>
    </w:p>
    <w:p w14:paraId="1FD3B5AF" w14:textId="19E7C0DA" w:rsidR="00F865E8" w:rsidRDefault="00F865E8" w:rsidP="00F865E8">
      <w:pPr>
        <w:pStyle w:val="ListParagraph"/>
        <w:numPr>
          <w:ilvl w:val="1"/>
          <w:numId w:val="3"/>
        </w:numPr>
      </w:pPr>
      <w:r>
        <w:t xml:space="preserve">Figure </w:t>
      </w:r>
      <w:r w:rsidR="00AB327B">
        <w:t>4</w:t>
      </w:r>
      <w:r>
        <w:t>A: Aftereffects</w:t>
      </w:r>
    </w:p>
    <w:p w14:paraId="5C463F72" w14:textId="4339309C" w:rsidR="00E3622E" w:rsidRDefault="00F865E8" w:rsidP="00E3622E">
      <w:pPr>
        <w:pStyle w:val="ListParagraph"/>
        <w:numPr>
          <w:ilvl w:val="1"/>
          <w:numId w:val="3"/>
        </w:numPr>
      </w:pPr>
      <w:r>
        <w:t xml:space="preserve">Figure </w:t>
      </w:r>
      <w:r w:rsidR="00AB327B">
        <w:t>4</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bookmarkStart w:id="535" w:name="_Hlk40782833"/>
      <w:r>
        <w:t>Instruction script</w:t>
      </w:r>
    </w:p>
    <w:p w14:paraId="61A6E2DD" w14:textId="77777777" w:rsidR="00853000" w:rsidRDefault="00853000" w:rsidP="00E3622E">
      <w:pPr>
        <w:pStyle w:val="ListParagraph"/>
        <w:numPr>
          <w:ilvl w:val="0"/>
          <w:numId w:val="4"/>
        </w:numPr>
      </w:pPr>
      <w:r>
        <w:t>Figures:</w:t>
      </w:r>
    </w:p>
    <w:p w14:paraId="7E646BC9" w14:textId="65B3AE06" w:rsidR="00B0187B" w:rsidRDefault="00853000" w:rsidP="00E25B3A">
      <w:pPr>
        <w:pStyle w:val="ListParagraph"/>
        <w:numPr>
          <w:ilvl w:val="1"/>
          <w:numId w:val="4"/>
        </w:numPr>
      </w:pPr>
      <w:r>
        <w:t xml:space="preserve">Supplemental Figure 1: </w:t>
      </w:r>
      <w:r w:rsidR="00873381">
        <w:t>Parameter recovery</w:t>
      </w:r>
    </w:p>
    <w:p w14:paraId="4BF47560" w14:textId="035016CA" w:rsidR="00873381" w:rsidRDefault="00853000" w:rsidP="00853000">
      <w:pPr>
        <w:pStyle w:val="ListParagraph"/>
        <w:numPr>
          <w:ilvl w:val="1"/>
          <w:numId w:val="4"/>
        </w:numPr>
      </w:pPr>
      <w:r>
        <w:t>Supp</w:t>
      </w:r>
      <w:r w:rsidR="00EF6128">
        <w:t xml:space="preserve">lemental Figure 2: </w:t>
      </w:r>
      <w:r w:rsidR="00EA3CB8">
        <w:t>Correlations between recovered parameters</w:t>
      </w:r>
      <w:r w:rsidR="00717692">
        <w:t xml:space="preserve"> </w:t>
      </w:r>
    </w:p>
    <w:p w14:paraId="735D0BB3" w14:textId="1FA35BC5" w:rsidR="00717692" w:rsidRDefault="00EF6128" w:rsidP="00E25B3A">
      <w:pPr>
        <w:pStyle w:val="ListParagraph"/>
        <w:numPr>
          <w:ilvl w:val="1"/>
          <w:numId w:val="4"/>
        </w:numPr>
      </w:pPr>
      <w:r>
        <w:t xml:space="preserve">Supplemental Figure 3: </w:t>
      </w:r>
      <w:r w:rsidR="00C15A28">
        <w:t xml:space="preserve">Fits and parameter values </w:t>
      </w:r>
      <w:r w:rsidR="004D6E15">
        <w:t xml:space="preserve">from </w:t>
      </w:r>
      <w:r w:rsidR="00C15A28">
        <w:t>prior data</w:t>
      </w:r>
      <w:r w:rsidR="00717692">
        <w:t xml:space="preserve"> </w:t>
      </w:r>
    </w:p>
    <w:bookmarkEnd w:id="535"/>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lastRenderedPageBreak/>
        <w:t>References:</w:t>
      </w:r>
    </w:p>
    <w:p w14:paraId="46D4A4A5" w14:textId="77777777" w:rsidR="00510D5B" w:rsidRPr="00510D5B" w:rsidRDefault="00F849E4" w:rsidP="00510D5B">
      <w:pPr>
        <w:pStyle w:val="Bibliography"/>
      </w:pPr>
      <w:r>
        <w:fldChar w:fldCharType="begin"/>
      </w:r>
      <w:r w:rsidR="00173209">
        <w:instrText xml:space="preserve"> ADDIN ZOTERO_BIBL {"uncited":[],"omitted":[],"custom":[]} CSL_BIBLIOGRAPHY </w:instrText>
      </w:r>
      <w:r>
        <w:fldChar w:fldCharType="separate"/>
      </w:r>
      <w:r w:rsidR="00510D5B" w:rsidRPr="00510D5B">
        <w:t>Classen J, Liepert J, Wise SP, Hallett M, Cohen LG (1998) Rapid plasticity of human cortical movement representation induced by practice. J Neurophysiol 79:1117–1123.</w:t>
      </w:r>
    </w:p>
    <w:p w14:paraId="66BD27A1" w14:textId="77777777" w:rsidR="00510D5B" w:rsidRPr="00510D5B" w:rsidRDefault="00510D5B" w:rsidP="00510D5B">
      <w:pPr>
        <w:pStyle w:val="Bibliography"/>
      </w:pPr>
      <w:r w:rsidRPr="00510D5B">
        <w:t>Diedrichsen J, White O, Newman D, Lally N (2010) Use-dependent and error-based learning of motor behaviors. J Neurosci 30:5159–5166.</w:t>
      </w:r>
    </w:p>
    <w:p w14:paraId="01A63597" w14:textId="77777777" w:rsidR="00510D5B" w:rsidRPr="00510D5B" w:rsidRDefault="00510D5B" w:rsidP="00510D5B">
      <w:pPr>
        <w:pStyle w:val="Bibliography"/>
      </w:pPr>
      <w:r w:rsidRPr="00510D5B">
        <w:t>French MA, Morton SM, Charalambous CC, Reisman DS (2018) A locomotor learning paradigm using distorted visual feedback elicits strategic learning. J Neurophysiol 120:1923–1931.</w:t>
      </w:r>
    </w:p>
    <w:p w14:paraId="60629D1F" w14:textId="77777777" w:rsidR="00510D5B" w:rsidRPr="00510D5B" w:rsidRDefault="00510D5B" w:rsidP="00510D5B">
      <w:pPr>
        <w:pStyle w:val="Bibliography"/>
      </w:pPr>
      <w:r w:rsidRPr="00510D5B">
        <w:t>Hammerbeck U, Yousif N, Greenwood R, Rothwell JC, Diedrichsen J (2014) Movement speed is biased by prior experience. Journal of Neurophysiology 111:128–134.</w:t>
      </w:r>
    </w:p>
    <w:p w14:paraId="4232A21A" w14:textId="77777777" w:rsidR="00510D5B" w:rsidRPr="00510D5B" w:rsidRDefault="00510D5B" w:rsidP="00510D5B">
      <w:pPr>
        <w:pStyle w:val="Bibliography"/>
      </w:pPr>
      <w:r w:rsidRPr="00510D5B">
        <w:t>Hardwick RM, Forrence AD, Krakauer JW, Haith AM (2019) Time-dependent competition between goal-directed and habitual response preparation. Nat Hum Behav 3:1252–1262.</w:t>
      </w:r>
    </w:p>
    <w:p w14:paraId="2B819DB5" w14:textId="77777777" w:rsidR="00510D5B" w:rsidRPr="00510D5B" w:rsidRDefault="00510D5B" w:rsidP="00510D5B">
      <w:pPr>
        <w:pStyle w:val="Bibliography"/>
      </w:pPr>
      <w:r w:rsidRPr="00510D5B">
        <w:t>Holmes AP, Blair RC, Watson JD, Ford I (1996) Nonparametric analysis of statistic images from functional mapping experiments. J Cereb Blood Flow Metab 16:7–22.</w:t>
      </w:r>
    </w:p>
    <w:p w14:paraId="268BEF90" w14:textId="77777777" w:rsidR="00510D5B" w:rsidRPr="00510D5B" w:rsidRDefault="00510D5B" w:rsidP="00510D5B">
      <w:pPr>
        <w:pStyle w:val="Bibliography"/>
      </w:pPr>
      <w:r w:rsidRPr="00510D5B">
        <w:t>Kitago T, Ryan SL, Mazzoni P, Krakauer JW, Haith AM (2013) Unlearning versus savings in visuomotor adaptation: comparing effects of washout, passage of time, and removal of errors on motor memory. Front Hum Neurosci 7.</w:t>
      </w:r>
    </w:p>
    <w:p w14:paraId="617233BD" w14:textId="77777777" w:rsidR="00510D5B" w:rsidRPr="00510D5B" w:rsidRDefault="00510D5B" w:rsidP="00510D5B">
      <w:pPr>
        <w:pStyle w:val="Bibliography"/>
      </w:pPr>
      <w:r w:rsidRPr="00510D5B">
        <w:t>Long AW, Roemmich RT, Bastian AJ (2016) Blocking trial-by-trial error correction does not interfere with motor learning in human walking. J Neurophysiol 115:2341–2348.</w:t>
      </w:r>
    </w:p>
    <w:p w14:paraId="7537BDFC" w14:textId="77777777" w:rsidR="00510D5B" w:rsidRPr="00510D5B" w:rsidRDefault="00510D5B" w:rsidP="00510D5B">
      <w:pPr>
        <w:pStyle w:val="Bibliography"/>
      </w:pPr>
      <w:r w:rsidRPr="00510D5B">
        <w:t>Maris E, Oostenveld R (2007) Nonparametric statistical testing of EEG- and MEG-data. Journal of Neuroscience Methods 164:177–190.</w:t>
      </w:r>
    </w:p>
    <w:p w14:paraId="76807510" w14:textId="77777777" w:rsidR="00510D5B" w:rsidRPr="00510D5B" w:rsidRDefault="00510D5B" w:rsidP="00510D5B">
      <w:pPr>
        <w:pStyle w:val="Bibliography"/>
      </w:pPr>
      <w:r w:rsidRPr="00510D5B">
        <w:t>Mawase F, Lopez D, Celnik PA, Haith AM (2018) Movement Repetition Facilitates Response Preparation. Cell Reports 24:801–808.</w:t>
      </w:r>
    </w:p>
    <w:p w14:paraId="3917E538" w14:textId="77777777" w:rsidR="00510D5B" w:rsidRPr="00510D5B" w:rsidRDefault="00510D5B" w:rsidP="00510D5B">
      <w:pPr>
        <w:pStyle w:val="Bibliography"/>
      </w:pPr>
      <w:r w:rsidRPr="00510D5B">
        <w:t>Nichols TE, Holmes AP (2002) Nonparametric permutation tests for functional neuroimaging: A primer with examples. Hum Brain Mapp 15:1–25.</w:t>
      </w:r>
    </w:p>
    <w:p w14:paraId="64C1594D" w14:textId="77777777" w:rsidR="00510D5B" w:rsidRPr="00510D5B" w:rsidRDefault="00510D5B" w:rsidP="00510D5B">
      <w:pPr>
        <w:pStyle w:val="Bibliography"/>
      </w:pPr>
      <w:r w:rsidRPr="00510D5B">
        <w:t>Orban de Xivry J-J, Criscimagna-Hemminger SE, Shadmehr R (2011) Contributions of the motor cortex to adaptive control of reaching depend on the perturbation schedule. Cereb Cortex 21:1475–1484.</w:t>
      </w:r>
    </w:p>
    <w:p w14:paraId="688BD582" w14:textId="77777777" w:rsidR="00510D5B" w:rsidRPr="00510D5B" w:rsidRDefault="00510D5B" w:rsidP="00510D5B">
      <w:pPr>
        <w:pStyle w:val="Bibliography"/>
      </w:pPr>
      <w:r w:rsidRPr="00510D5B">
        <w:t>Schmidt RA, Lee TD (2005) Motor control and learning: A behavioral emphasis, 4th ed, Motor control and learning: A behavioral emphasis, 4th ed. Champaign, IL, US: Human Kinetics.</w:t>
      </w:r>
    </w:p>
    <w:p w14:paraId="578AC3B4" w14:textId="77777777" w:rsidR="00510D5B" w:rsidRPr="00510D5B" w:rsidRDefault="00510D5B" w:rsidP="00510D5B">
      <w:pPr>
        <w:pStyle w:val="Bibliography"/>
      </w:pPr>
      <w:r w:rsidRPr="00510D5B">
        <w:t>Shadmehr R, Wise SP (2005) The computational neurobiology of reaching and pointing a foundation for motor learning. Cambridge, Mass: The MIT Press.</w:t>
      </w:r>
    </w:p>
    <w:p w14:paraId="0182A450" w14:textId="77777777" w:rsidR="00510D5B" w:rsidRPr="00510D5B" w:rsidRDefault="00510D5B" w:rsidP="00510D5B">
      <w:pPr>
        <w:pStyle w:val="Bibliography"/>
      </w:pPr>
      <w:r w:rsidRPr="00510D5B">
        <w:t>Verstynen T, Sabes PN (2011) How each movement changes the next: an experimental and theoretical study of fast adaptive priors in reaching. J Neurosci 31:10050–10059.</w:t>
      </w:r>
    </w:p>
    <w:p w14:paraId="0BE65553" w14:textId="77777777" w:rsidR="00510D5B" w:rsidRPr="00510D5B" w:rsidRDefault="00510D5B" w:rsidP="00510D5B">
      <w:pPr>
        <w:pStyle w:val="Bibliography"/>
      </w:pPr>
      <w:r w:rsidRPr="00510D5B">
        <w:t>Wilson RC, Collins AG (2019) Ten simple rules for the computational modeling of behavioral data. eLife 8:e49547.</w:t>
      </w:r>
    </w:p>
    <w:p w14:paraId="1E6416D7" w14:textId="77777777" w:rsidR="00510D5B" w:rsidRPr="00510D5B" w:rsidRDefault="00510D5B" w:rsidP="00510D5B">
      <w:pPr>
        <w:pStyle w:val="Bibliography"/>
      </w:pPr>
      <w:r w:rsidRPr="00510D5B">
        <w:t>Wong AL, Goldsmith J, Forrence AD, Haith AM, Krakauer JW (2017) Reaction times can reflect habits rather than computations. Elife 6.</w:t>
      </w:r>
    </w:p>
    <w:p w14:paraId="7ED3A862" w14:textId="2F1ABA3C"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Jonathan Wood" w:date="2020-05-18T22:34:00Z" w:initials="JW">
    <w:p w14:paraId="7D897188" w14:textId="4675356B" w:rsidR="002C6156" w:rsidRDefault="002C6156">
      <w:pPr>
        <w:pStyle w:val="CommentText"/>
      </w:pPr>
      <w:r>
        <w:rPr>
          <w:rStyle w:val="CommentReference"/>
        </w:rPr>
        <w:annotationRef/>
      </w:r>
      <w:r>
        <w:t xml:space="preserve">Should we use an example with feet like kicking a soccer ball or a sprinter practicing her stride (is that a thing?) since we argue that locomotion is a </w:t>
      </w:r>
      <w:proofErr w:type="gramStart"/>
      <w:r>
        <w:t>more pure</w:t>
      </w:r>
      <w:proofErr w:type="gramEnd"/>
      <w:r>
        <w:t xml:space="preserve"> probe of UDP</w:t>
      </w:r>
    </w:p>
  </w:comment>
  <w:comment w:id="41" w:author="Hyosub Kim" w:date="2020-05-20T13:05:00Z" w:initials="HK">
    <w:p w14:paraId="40815B6C" w14:textId="00B685C8" w:rsidR="002C6156" w:rsidRDefault="002C6156">
      <w:pPr>
        <w:pStyle w:val="CommentText"/>
      </w:pPr>
      <w:r>
        <w:rPr>
          <w:rStyle w:val="CommentReference"/>
        </w:rPr>
        <w:annotationRef/>
      </w:r>
      <w:r>
        <w:t xml:space="preserve">I prefer the soccer analogy. Whatever is a more compelling example—it doesn’t have to strictly related to walking. </w:t>
      </w:r>
    </w:p>
  </w:comment>
  <w:comment w:id="67" w:author="Hyosub Kim" w:date="2020-05-20T13:10:00Z" w:initials="HK">
    <w:p w14:paraId="09752B5E" w14:textId="2729B833" w:rsidR="002C6156" w:rsidRDefault="002C6156">
      <w:pPr>
        <w:pStyle w:val="CommentText"/>
      </w:pPr>
      <w:r>
        <w:rPr>
          <w:rStyle w:val="CommentReference"/>
        </w:rPr>
        <w:annotationRef/>
      </w:r>
      <w:r>
        <w:t>Maybe take out. The paragraph goes back and forth between topics too much for my taste. I’m not sure now if these sentences add much. If we take out, then need to smooth/condense final sentence of paragraph with ones that come before.</w:t>
      </w:r>
    </w:p>
    <w:p w14:paraId="6F0D719D" w14:textId="77777777" w:rsidR="002C6156" w:rsidRDefault="002C6156">
      <w:pPr>
        <w:pStyle w:val="CommentText"/>
      </w:pPr>
    </w:p>
    <w:p w14:paraId="576C0300" w14:textId="71CC8446" w:rsidR="002C6156" w:rsidRDefault="002C6156">
      <w:pPr>
        <w:pStyle w:val="CommentText"/>
      </w:pPr>
      <w:r>
        <w:t>Might want to keep these sentences for later in the future Discussion, though.</w:t>
      </w:r>
    </w:p>
  </w:comment>
  <w:comment w:id="77" w:author="Hyosub Kim" w:date="2020-05-20T13:14:00Z" w:initials="HK">
    <w:p w14:paraId="068C515A" w14:textId="7F7C0C00" w:rsidR="002C6156" w:rsidRDefault="002C6156">
      <w:pPr>
        <w:pStyle w:val="CommentText"/>
      </w:pPr>
      <w:r>
        <w:rPr>
          <w:rStyle w:val="CommentReference"/>
        </w:rPr>
        <w:annotationRef/>
      </w:r>
      <w:r>
        <w:t xml:space="preserve">Might want to bring up here how our study clarified the issue around aftereffects in response to visual perturbation, and the broader issue of how what people have perceived as adaptation-induced aftereffects may have been confounded with UDP aftereffects. </w:t>
      </w:r>
    </w:p>
  </w:comment>
  <w:comment w:id="91" w:author="Hyosub Kim" w:date="2020-05-20T13:17:00Z" w:initials="HK">
    <w:p w14:paraId="7E4E45CA" w14:textId="5266AA84" w:rsidR="002C6156" w:rsidRDefault="002C6156">
      <w:pPr>
        <w:pStyle w:val="CommentText"/>
      </w:pPr>
      <w:r>
        <w:rPr>
          <w:rStyle w:val="CommentReference"/>
        </w:rPr>
        <w:annotationRef/>
      </w:r>
      <w:r>
        <w:t xml:space="preserve">Probably want a sentence like this to further motivate the study. </w:t>
      </w:r>
    </w:p>
  </w:comment>
  <w:comment w:id="123" w:author="Jonathan Wood" w:date="2020-05-19T09:59:00Z" w:initials="JW">
    <w:p w14:paraId="4E0249FF" w14:textId="10A247FD" w:rsidR="002C6156" w:rsidRDefault="002C6156">
      <w:pPr>
        <w:pStyle w:val="CommentText"/>
      </w:pPr>
      <w:r>
        <w:rPr>
          <w:rStyle w:val="CommentReference"/>
        </w:rPr>
        <w:annotationRef/>
      </w:r>
      <w:r>
        <w:t>Changed the y axes to make consistent and changed the condition names</w:t>
      </w:r>
    </w:p>
  </w:comment>
  <w:comment w:id="124" w:author="Hyosub Kim" w:date="2020-05-21T10:55:00Z" w:initials="HK">
    <w:p w14:paraId="43E6385E" w14:textId="2FBC682B" w:rsidR="002C6156" w:rsidRDefault="002C6156">
      <w:pPr>
        <w:pStyle w:val="CommentText"/>
      </w:pPr>
      <w:r>
        <w:rPr>
          <w:rStyle w:val="CommentReference"/>
        </w:rPr>
        <w:annotationRef/>
      </w:r>
      <w:r>
        <w:t>Figure legends?</w:t>
      </w:r>
    </w:p>
  </w:comment>
  <w:comment w:id="136" w:author="Hyosub Kim" w:date="2020-05-21T10:57:00Z" w:initials="HK">
    <w:p w14:paraId="187B157C" w14:textId="09D77BAD" w:rsidR="002C6156" w:rsidRDefault="002C6156">
      <w:pPr>
        <w:pStyle w:val="CommentText"/>
      </w:pPr>
      <w:r>
        <w:rPr>
          <w:rStyle w:val="CommentReference"/>
        </w:rPr>
        <w:annotationRef/>
      </w:r>
      <w:r>
        <w:t xml:space="preserve">Maybe 5% σ is better. Otherwise it can be interpreted as “5 times sigma”. </w:t>
      </w:r>
    </w:p>
  </w:comment>
  <w:comment w:id="140" w:author="Hyosub Kim" w:date="2020-05-21T11:07:00Z" w:initials="HK">
    <w:p w14:paraId="783F23DC" w14:textId="6CDB16C0" w:rsidR="002C6156" w:rsidRDefault="002C6156">
      <w:pPr>
        <w:pStyle w:val="CommentText"/>
      </w:pPr>
      <w:r>
        <w:rPr>
          <w:rStyle w:val="CommentReference"/>
        </w:rPr>
        <w:annotationRef/>
      </w:r>
      <w:r>
        <w:t>Fonts in the figure are too small.</w:t>
      </w:r>
    </w:p>
  </w:comment>
  <w:comment w:id="157" w:author="Hyosub Kim" w:date="2020-05-21T11:08:00Z" w:initials="HK">
    <w:p w14:paraId="2C04B737" w14:textId="68863968" w:rsidR="002C6156" w:rsidRDefault="002C6156">
      <w:pPr>
        <w:pStyle w:val="CommentText"/>
      </w:pPr>
      <w:r>
        <w:rPr>
          <w:rStyle w:val="CommentReference"/>
        </w:rPr>
        <w:annotationRef/>
      </w:r>
      <w:r>
        <w:t>This sounds like testing of a hypothesis, but it’s more about feasibility/proof of principle (</w:t>
      </w:r>
      <w:proofErr w:type="spellStart"/>
      <w:r>
        <w:t>ie</w:t>
      </w:r>
      <w:proofErr w:type="spellEnd"/>
      <w:r>
        <w:t xml:space="preserve">, participants will be variable during the variable condition). </w:t>
      </w:r>
    </w:p>
  </w:comment>
  <w:comment w:id="168" w:author="Hyosub Kim" w:date="2020-05-21T11:09:00Z" w:initials="HK">
    <w:p w14:paraId="638CB3C2" w14:textId="6425C76A" w:rsidR="002C6156" w:rsidRDefault="002C6156">
      <w:pPr>
        <w:pStyle w:val="CommentText"/>
      </w:pPr>
      <w:r>
        <w:rPr>
          <w:rStyle w:val="CommentReference"/>
        </w:rPr>
        <w:annotationRef/>
      </w:r>
      <w:r>
        <w:t xml:space="preserve">Maybe provide a short rationale for why 10, as well as citation to your paper. </w:t>
      </w:r>
    </w:p>
  </w:comment>
  <w:comment w:id="172" w:author="Hyosub Kim" w:date="2020-05-21T17:05:00Z" w:initials="HK">
    <w:p w14:paraId="7D9B6DA4" w14:textId="1059C8FE" w:rsidR="002C6156" w:rsidRDefault="002C6156">
      <w:pPr>
        <w:pStyle w:val="CommentText"/>
      </w:pPr>
      <w:r>
        <w:rPr>
          <w:rStyle w:val="CommentReference"/>
        </w:rPr>
        <w:annotationRef/>
      </w:r>
      <w:r>
        <w:t xml:space="preserve">Should this be non-bold italicized—based on hierarchy of fonts that have been established? </w:t>
      </w:r>
    </w:p>
  </w:comment>
  <w:comment w:id="221" w:author="Hyosub Kim" w:date="2020-05-21T11:33:00Z" w:initials="HK">
    <w:p w14:paraId="617B8D18" w14:textId="6F34C1B0" w:rsidR="002C6156" w:rsidRDefault="002C6156">
      <w:pPr>
        <w:pStyle w:val="CommentText"/>
      </w:pPr>
      <w:r>
        <w:rPr>
          <w:rStyle w:val="CommentReference"/>
        </w:rPr>
        <w:annotationRef/>
      </w:r>
      <w:r>
        <w:t xml:space="preserve">Check V&amp;S for equations. You have </w:t>
      </w:r>
      <w:proofErr w:type="spellStart"/>
      <w:r>
        <w:t>mu_likelihood</w:t>
      </w:r>
      <w:proofErr w:type="spellEnd"/>
      <w:r>
        <w:t xml:space="preserve"> where they have theta (the actual target location). While equivalent, I think it’s better to stick to their notation. </w:t>
      </w:r>
    </w:p>
  </w:comment>
  <w:comment w:id="224" w:author="Hyosub Kim" w:date="2020-05-21T11:34:00Z" w:initials="HK">
    <w:p w14:paraId="03A8E60E" w14:textId="033CEAC6" w:rsidR="002C6156" w:rsidRDefault="002C6156">
      <w:pPr>
        <w:pStyle w:val="CommentText"/>
      </w:pPr>
      <w:r>
        <w:rPr>
          <w:rStyle w:val="CommentReference"/>
        </w:rPr>
        <w:annotationRef/>
      </w:r>
      <w:r>
        <w:t xml:space="preserve">Again, check V&amp;S. You have </w:t>
      </w:r>
      <w:proofErr w:type="spellStart"/>
      <w:r>
        <w:t>sigma_prior</w:t>
      </w:r>
      <w:proofErr w:type="spellEnd"/>
      <w:r>
        <w:t xml:space="preserve"> where it should be </w:t>
      </w:r>
      <w:proofErr w:type="spellStart"/>
      <w:r>
        <w:t>theta_bar</w:t>
      </w:r>
      <w:proofErr w:type="spellEnd"/>
      <w:r>
        <w:t xml:space="preserve">. </w:t>
      </w:r>
      <w:r w:rsidR="00547ABC">
        <w:t>Also, shouldn’t it be sigma_prior^2, etc.?</w:t>
      </w:r>
    </w:p>
  </w:comment>
  <w:comment w:id="248" w:author="Hyosub Kim" w:date="2020-05-21T11:41:00Z" w:initials="HK">
    <w:p w14:paraId="7E1F6865" w14:textId="1D45535A" w:rsidR="002C6156" w:rsidRDefault="002C6156">
      <w:pPr>
        <w:pStyle w:val="CommentText"/>
      </w:pPr>
      <w:r>
        <w:rPr>
          <w:rStyle w:val="CommentReference"/>
        </w:rPr>
        <w:annotationRef/>
      </w:r>
      <w:r>
        <w:t>It doesn’t just imply, it states.</w:t>
      </w:r>
    </w:p>
  </w:comment>
  <w:comment w:id="293" w:author="Hyosub Kim" w:date="2020-05-21T17:06:00Z" w:initials="HK">
    <w:p w14:paraId="5F806F7E" w14:textId="3AAADA84" w:rsidR="002C6156" w:rsidRDefault="002C6156">
      <w:pPr>
        <w:pStyle w:val="CommentText"/>
      </w:pPr>
      <w:r>
        <w:rPr>
          <w:rStyle w:val="CommentReference"/>
        </w:rPr>
        <w:annotationRef/>
      </w:r>
      <w:r>
        <w:t xml:space="preserve">Should this be “Model recovery”, or something like that? </w:t>
      </w:r>
    </w:p>
  </w:comment>
  <w:comment w:id="343" w:author="Hyosub Kim" w:date="2020-05-21T17:04:00Z" w:initials="HK">
    <w:p w14:paraId="232C668E" w14:textId="3A76E0D0" w:rsidR="002C6156" w:rsidRDefault="002C6156">
      <w:pPr>
        <w:pStyle w:val="CommentText"/>
      </w:pPr>
      <w:r>
        <w:rPr>
          <w:rStyle w:val="CommentReference"/>
        </w:rPr>
        <w:annotationRef/>
      </w:r>
      <w:r>
        <w:t>Can you spell out how this determination was made? E.g., values closer to 1 for diagonal, and closer to zero for off-diagonals (but with some interpretation as well).</w:t>
      </w:r>
    </w:p>
  </w:comment>
  <w:comment w:id="379" w:author="Hyosub Kim" w:date="2020-05-21T17:07:00Z" w:initials="HK">
    <w:p w14:paraId="478DDA3C" w14:textId="0A10C277" w:rsidR="002C6156" w:rsidRDefault="002C6156">
      <w:pPr>
        <w:pStyle w:val="CommentText"/>
      </w:pPr>
      <w:r>
        <w:rPr>
          <w:rStyle w:val="CommentReference"/>
        </w:rPr>
        <w:annotationRef/>
      </w:r>
      <w:r>
        <w:t>Need to explain “posterior predictive check”. Also, spell out a bit more what you mean by “same way we will analyze empirical data.”</w:t>
      </w:r>
    </w:p>
  </w:comment>
  <w:comment w:id="382" w:author="Hyosub Kim" w:date="2020-05-21T17:08:00Z" w:initials="HK">
    <w:p w14:paraId="4000F512" w14:textId="002D280E" w:rsidR="002C6156" w:rsidRDefault="002C6156">
      <w:pPr>
        <w:pStyle w:val="CommentText"/>
      </w:pPr>
      <w:r>
        <w:rPr>
          <w:rStyle w:val="CommentReference"/>
        </w:rPr>
        <w:annotationRef/>
      </w:r>
      <w:r>
        <w:t xml:space="preserve">A little more detail. What’s the statistical test for comparing numbers of subjects? </w:t>
      </w:r>
    </w:p>
  </w:comment>
  <w:comment w:id="509" w:author="Hyosub Kim" w:date="2020-05-21T17:32:00Z" w:initials="HK">
    <w:p w14:paraId="4D57EE1E" w14:textId="3DF2386F" w:rsidR="00FE65ED" w:rsidRDefault="00FE65ED">
      <w:pPr>
        <w:pStyle w:val="CommentText"/>
      </w:pPr>
      <w:r>
        <w:rPr>
          <w:rStyle w:val="CommentReference"/>
        </w:rPr>
        <w:annotationRef/>
      </w:r>
      <w:r>
        <w:t>Probably not necessary at this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97188" w15:done="0"/>
  <w15:commentEx w15:paraId="40815B6C" w15:paraIdParent="7D897188" w15:done="0"/>
  <w15:commentEx w15:paraId="576C0300" w15:done="0"/>
  <w15:commentEx w15:paraId="068C515A" w15:done="0"/>
  <w15:commentEx w15:paraId="7E4E45CA" w15:done="0"/>
  <w15:commentEx w15:paraId="4E0249FF" w15:done="0"/>
  <w15:commentEx w15:paraId="43E6385E" w15:paraIdParent="4E0249FF" w15:done="0"/>
  <w15:commentEx w15:paraId="187B157C" w15:done="0"/>
  <w15:commentEx w15:paraId="783F23DC" w15:done="0"/>
  <w15:commentEx w15:paraId="2C04B737" w15:done="0"/>
  <w15:commentEx w15:paraId="638CB3C2" w15:done="0"/>
  <w15:commentEx w15:paraId="7D9B6DA4" w15:done="0"/>
  <w15:commentEx w15:paraId="617B8D18" w15:done="0"/>
  <w15:commentEx w15:paraId="03A8E60E" w15:done="0"/>
  <w15:commentEx w15:paraId="7E1F6865" w15:done="0"/>
  <w15:commentEx w15:paraId="5F806F7E" w15:done="0"/>
  <w15:commentEx w15:paraId="232C668E" w15:done="0"/>
  <w15:commentEx w15:paraId="478DDA3C" w15:done="0"/>
  <w15:commentEx w15:paraId="4000F512" w15:done="0"/>
  <w15:commentEx w15:paraId="4D57EE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8BEB" w16cex:dateUtc="2020-05-19T02:34:00Z"/>
  <w16cex:commentExtensible w16cex:durableId="226E2C93" w16cex:dateUtc="2020-05-19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97188" w16cid:durableId="226D8BEB"/>
  <w16cid:commentId w16cid:paraId="40815B6C" w16cid:durableId="226FA988"/>
  <w16cid:commentId w16cid:paraId="576C0300" w16cid:durableId="226FAAB9"/>
  <w16cid:commentId w16cid:paraId="068C515A" w16cid:durableId="226FABAB"/>
  <w16cid:commentId w16cid:paraId="7E4E45CA" w16cid:durableId="226FAC58"/>
  <w16cid:commentId w16cid:paraId="4E0249FF" w16cid:durableId="226E2C93"/>
  <w16cid:commentId w16cid:paraId="43E6385E" w16cid:durableId="2270DC9D"/>
  <w16cid:commentId w16cid:paraId="187B157C" w16cid:durableId="2270DD18"/>
  <w16cid:commentId w16cid:paraId="783F23DC" w16cid:durableId="2270DF71"/>
  <w16cid:commentId w16cid:paraId="2C04B737" w16cid:durableId="2270DFA1"/>
  <w16cid:commentId w16cid:paraId="638CB3C2" w16cid:durableId="2270DFE8"/>
  <w16cid:commentId w16cid:paraId="7D9B6DA4" w16cid:durableId="22713371"/>
  <w16cid:commentId w16cid:paraId="617B8D18" w16cid:durableId="2270E587"/>
  <w16cid:commentId w16cid:paraId="03A8E60E" w16cid:durableId="2270E5E3"/>
  <w16cid:commentId w16cid:paraId="7E1F6865" w16cid:durableId="2270E777"/>
  <w16cid:commentId w16cid:paraId="5F806F7E" w16cid:durableId="22713394"/>
  <w16cid:commentId w16cid:paraId="232C668E" w16cid:durableId="2271330C"/>
  <w16cid:commentId w16cid:paraId="478DDA3C" w16cid:durableId="227133BF"/>
  <w16cid:commentId w16cid:paraId="4000F512" w16cid:durableId="227133F9"/>
  <w16cid:commentId w16cid:paraId="4D57EE1E" w16cid:durableId="22713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AEE88" w14:textId="77777777" w:rsidR="0011162F" w:rsidRDefault="0011162F" w:rsidP="00930253">
      <w:r>
        <w:separator/>
      </w:r>
    </w:p>
  </w:endnote>
  <w:endnote w:type="continuationSeparator" w:id="0">
    <w:p w14:paraId="7BF27585" w14:textId="77777777" w:rsidR="0011162F" w:rsidRDefault="0011162F"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56C8C" w14:textId="77777777" w:rsidR="0011162F" w:rsidRDefault="0011162F" w:rsidP="00930253">
      <w:r>
        <w:separator/>
      </w:r>
    </w:p>
  </w:footnote>
  <w:footnote w:type="continuationSeparator" w:id="0">
    <w:p w14:paraId="742BDA42" w14:textId="77777777" w:rsidR="0011162F" w:rsidRDefault="0011162F"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07024"/>
    <w:rsid w:val="00031559"/>
    <w:rsid w:val="00031CA2"/>
    <w:rsid w:val="00040512"/>
    <w:rsid w:val="000425AC"/>
    <w:rsid w:val="000434DC"/>
    <w:rsid w:val="0004441C"/>
    <w:rsid w:val="00045726"/>
    <w:rsid w:val="00052DDC"/>
    <w:rsid w:val="000603CE"/>
    <w:rsid w:val="00063A05"/>
    <w:rsid w:val="000652AF"/>
    <w:rsid w:val="000710A3"/>
    <w:rsid w:val="00074632"/>
    <w:rsid w:val="00074E0C"/>
    <w:rsid w:val="00075FD5"/>
    <w:rsid w:val="000866CB"/>
    <w:rsid w:val="000C1E7C"/>
    <w:rsid w:val="000C593F"/>
    <w:rsid w:val="000E211E"/>
    <w:rsid w:val="000E5A2B"/>
    <w:rsid w:val="000F2CB7"/>
    <w:rsid w:val="00105698"/>
    <w:rsid w:val="0011162F"/>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155D"/>
    <w:rsid w:val="00173209"/>
    <w:rsid w:val="0017543D"/>
    <w:rsid w:val="00181A41"/>
    <w:rsid w:val="001915A5"/>
    <w:rsid w:val="001C1DFC"/>
    <w:rsid w:val="001C484F"/>
    <w:rsid w:val="001D563C"/>
    <w:rsid w:val="001D7E75"/>
    <w:rsid w:val="001E5F6E"/>
    <w:rsid w:val="001F7857"/>
    <w:rsid w:val="002039BA"/>
    <w:rsid w:val="002236FB"/>
    <w:rsid w:val="00227A3E"/>
    <w:rsid w:val="00230F8A"/>
    <w:rsid w:val="00233FC7"/>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60A5"/>
    <w:rsid w:val="002C3195"/>
    <w:rsid w:val="002C6156"/>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37DA"/>
    <w:rsid w:val="0036544F"/>
    <w:rsid w:val="00381226"/>
    <w:rsid w:val="00396E85"/>
    <w:rsid w:val="003A4641"/>
    <w:rsid w:val="003A5475"/>
    <w:rsid w:val="003B09A4"/>
    <w:rsid w:val="003B14BD"/>
    <w:rsid w:val="003B2645"/>
    <w:rsid w:val="003C356A"/>
    <w:rsid w:val="003C6660"/>
    <w:rsid w:val="003C70E8"/>
    <w:rsid w:val="003D37BC"/>
    <w:rsid w:val="003D6311"/>
    <w:rsid w:val="003E619F"/>
    <w:rsid w:val="003F6E97"/>
    <w:rsid w:val="00403D28"/>
    <w:rsid w:val="004144B8"/>
    <w:rsid w:val="00414CFC"/>
    <w:rsid w:val="00417191"/>
    <w:rsid w:val="00435560"/>
    <w:rsid w:val="004357CE"/>
    <w:rsid w:val="00444EE9"/>
    <w:rsid w:val="004525AD"/>
    <w:rsid w:val="00453885"/>
    <w:rsid w:val="00462330"/>
    <w:rsid w:val="004769D9"/>
    <w:rsid w:val="00481D8C"/>
    <w:rsid w:val="00485262"/>
    <w:rsid w:val="0049425E"/>
    <w:rsid w:val="00497AA2"/>
    <w:rsid w:val="004A23CC"/>
    <w:rsid w:val="004A5E5B"/>
    <w:rsid w:val="004A6BAB"/>
    <w:rsid w:val="004B0AE4"/>
    <w:rsid w:val="004B386D"/>
    <w:rsid w:val="004B6DF6"/>
    <w:rsid w:val="004C40A2"/>
    <w:rsid w:val="004C68CF"/>
    <w:rsid w:val="004C78C5"/>
    <w:rsid w:val="004D64EF"/>
    <w:rsid w:val="004D6E15"/>
    <w:rsid w:val="00510D5B"/>
    <w:rsid w:val="00511C1D"/>
    <w:rsid w:val="0051592C"/>
    <w:rsid w:val="0052131D"/>
    <w:rsid w:val="00526793"/>
    <w:rsid w:val="0053792A"/>
    <w:rsid w:val="00547ABC"/>
    <w:rsid w:val="00552947"/>
    <w:rsid w:val="005624A6"/>
    <w:rsid w:val="00565ACF"/>
    <w:rsid w:val="00570AA5"/>
    <w:rsid w:val="00582034"/>
    <w:rsid w:val="00586DF0"/>
    <w:rsid w:val="00591DC0"/>
    <w:rsid w:val="00591F30"/>
    <w:rsid w:val="00595508"/>
    <w:rsid w:val="005A0AC7"/>
    <w:rsid w:val="005B0478"/>
    <w:rsid w:val="005B476B"/>
    <w:rsid w:val="005B646C"/>
    <w:rsid w:val="005B694A"/>
    <w:rsid w:val="005C0A9A"/>
    <w:rsid w:val="005D6D5A"/>
    <w:rsid w:val="005D7B1F"/>
    <w:rsid w:val="005E012E"/>
    <w:rsid w:val="005E5895"/>
    <w:rsid w:val="005F5DCA"/>
    <w:rsid w:val="005F6476"/>
    <w:rsid w:val="006018E6"/>
    <w:rsid w:val="0060323D"/>
    <w:rsid w:val="00603C1A"/>
    <w:rsid w:val="00604106"/>
    <w:rsid w:val="0060554D"/>
    <w:rsid w:val="0061073E"/>
    <w:rsid w:val="006133DE"/>
    <w:rsid w:val="00617E1C"/>
    <w:rsid w:val="006306AE"/>
    <w:rsid w:val="00631F06"/>
    <w:rsid w:val="00633EEF"/>
    <w:rsid w:val="006423C7"/>
    <w:rsid w:val="00647E38"/>
    <w:rsid w:val="006520B8"/>
    <w:rsid w:val="006522EE"/>
    <w:rsid w:val="00665CC1"/>
    <w:rsid w:val="00677EEB"/>
    <w:rsid w:val="00693669"/>
    <w:rsid w:val="006A0D3C"/>
    <w:rsid w:val="006A70D0"/>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37603"/>
    <w:rsid w:val="00750A29"/>
    <w:rsid w:val="00757D6B"/>
    <w:rsid w:val="0076375E"/>
    <w:rsid w:val="00764145"/>
    <w:rsid w:val="00767FB7"/>
    <w:rsid w:val="007822D4"/>
    <w:rsid w:val="00794216"/>
    <w:rsid w:val="007A42CC"/>
    <w:rsid w:val="007A69F4"/>
    <w:rsid w:val="007B121E"/>
    <w:rsid w:val="007B1EA8"/>
    <w:rsid w:val="007B6811"/>
    <w:rsid w:val="007B79B7"/>
    <w:rsid w:val="007C3D1D"/>
    <w:rsid w:val="007D3C9C"/>
    <w:rsid w:val="007D3E12"/>
    <w:rsid w:val="007D6FE6"/>
    <w:rsid w:val="007D7627"/>
    <w:rsid w:val="007D7D05"/>
    <w:rsid w:val="007E2E69"/>
    <w:rsid w:val="007F3390"/>
    <w:rsid w:val="0080062B"/>
    <w:rsid w:val="008046D6"/>
    <w:rsid w:val="00820F8C"/>
    <w:rsid w:val="00821264"/>
    <w:rsid w:val="00844F30"/>
    <w:rsid w:val="00845358"/>
    <w:rsid w:val="00853000"/>
    <w:rsid w:val="00860256"/>
    <w:rsid w:val="0086160D"/>
    <w:rsid w:val="008626E9"/>
    <w:rsid w:val="008677E3"/>
    <w:rsid w:val="00873381"/>
    <w:rsid w:val="00880873"/>
    <w:rsid w:val="008819C3"/>
    <w:rsid w:val="00890125"/>
    <w:rsid w:val="00895680"/>
    <w:rsid w:val="008A098F"/>
    <w:rsid w:val="008A69FA"/>
    <w:rsid w:val="008C01F4"/>
    <w:rsid w:val="008C2EFF"/>
    <w:rsid w:val="008C3460"/>
    <w:rsid w:val="008D097F"/>
    <w:rsid w:val="008D7F9E"/>
    <w:rsid w:val="008E5543"/>
    <w:rsid w:val="008E703A"/>
    <w:rsid w:val="008F366D"/>
    <w:rsid w:val="008F5C83"/>
    <w:rsid w:val="00904537"/>
    <w:rsid w:val="00930253"/>
    <w:rsid w:val="0094548B"/>
    <w:rsid w:val="009636FA"/>
    <w:rsid w:val="0096514B"/>
    <w:rsid w:val="0096539F"/>
    <w:rsid w:val="00966CFC"/>
    <w:rsid w:val="00970A98"/>
    <w:rsid w:val="009776DA"/>
    <w:rsid w:val="00980663"/>
    <w:rsid w:val="00982B43"/>
    <w:rsid w:val="009A0618"/>
    <w:rsid w:val="009B00AF"/>
    <w:rsid w:val="009B3411"/>
    <w:rsid w:val="009B7EFA"/>
    <w:rsid w:val="009C279A"/>
    <w:rsid w:val="009D2251"/>
    <w:rsid w:val="009E77F9"/>
    <w:rsid w:val="009F0E5F"/>
    <w:rsid w:val="009F5254"/>
    <w:rsid w:val="00A107BD"/>
    <w:rsid w:val="00A15F7C"/>
    <w:rsid w:val="00A24826"/>
    <w:rsid w:val="00A32D90"/>
    <w:rsid w:val="00A37868"/>
    <w:rsid w:val="00A43324"/>
    <w:rsid w:val="00A44BF7"/>
    <w:rsid w:val="00A46DC1"/>
    <w:rsid w:val="00A5066D"/>
    <w:rsid w:val="00A51265"/>
    <w:rsid w:val="00A51A00"/>
    <w:rsid w:val="00A60872"/>
    <w:rsid w:val="00A7044C"/>
    <w:rsid w:val="00A720F4"/>
    <w:rsid w:val="00A73CED"/>
    <w:rsid w:val="00A82522"/>
    <w:rsid w:val="00A84958"/>
    <w:rsid w:val="00A85F44"/>
    <w:rsid w:val="00A93CE7"/>
    <w:rsid w:val="00A94B48"/>
    <w:rsid w:val="00AA1601"/>
    <w:rsid w:val="00AA4A3E"/>
    <w:rsid w:val="00AA5F5B"/>
    <w:rsid w:val="00AA60C2"/>
    <w:rsid w:val="00AB327B"/>
    <w:rsid w:val="00AB7429"/>
    <w:rsid w:val="00AD128D"/>
    <w:rsid w:val="00AD5C60"/>
    <w:rsid w:val="00AE291E"/>
    <w:rsid w:val="00AE3A87"/>
    <w:rsid w:val="00AF0D8D"/>
    <w:rsid w:val="00B0187B"/>
    <w:rsid w:val="00B11B9D"/>
    <w:rsid w:val="00B14A33"/>
    <w:rsid w:val="00B16285"/>
    <w:rsid w:val="00B17330"/>
    <w:rsid w:val="00B17B9A"/>
    <w:rsid w:val="00B229A8"/>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3DBD"/>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4823"/>
    <w:rsid w:val="00C66CEF"/>
    <w:rsid w:val="00C66E3D"/>
    <w:rsid w:val="00C723C8"/>
    <w:rsid w:val="00C74495"/>
    <w:rsid w:val="00C7571B"/>
    <w:rsid w:val="00C86629"/>
    <w:rsid w:val="00C901A9"/>
    <w:rsid w:val="00C90D86"/>
    <w:rsid w:val="00C948D9"/>
    <w:rsid w:val="00CA15B0"/>
    <w:rsid w:val="00CC308E"/>
    <w:rsid w:val="00CD354D"/>
    <w:rsid w:val="00CD59A7"/>
    <w:rsid w:val="00CE2F32"/>
    <w:rsid w:val="00CE4A9A"/>
    <w:rsid w:val="00CF53EA"/>
    <w:rsid w:val="00CF67D8"/>
    <w:rsid w:val="00D00F31"/>
    <w:rsid w:val="00D01A10"/>
    <w:rsid w:val="00D01B1B"/>
    <w:rsid w:val="00D105F1"/>
    <w:rsid w:val="00D11B82"/>
    <w:rsid w:val="00D12592"/>
    <w:rsid w:val="00D17F24"/>
    <w:rsid w:val="00D24F3C"/>
    <w:rsid w:val="00D4325C"/>
    <w:rsid w:val="00D70C81"/>
    <w:rsid w:val="00D72B44"/>
    <w:rsid w:val="00D81DF1"/>
    <w:rsid w:val="00D850BB"/>
    <w:rsid w:val="00D909B1"/>
    <w:rsid w:val="00D93560"/>
    <w:rsid w:val="00D97C5F"/>
    <w:rsid w:val="00DA120F"/>
    <w:rsid w:val="00DA2068"/>
    <w:rsid w:val="00DA79B9"/>
    <w:rsid w:val="00DB266D"/>
    <w:rsid w:val="00DC271F"/>
    <w:rsid w:val="00DC33D4"/>
    <w:rsid w:val="00DD7D15"/>
    <w:rsid w:val="00DE393B"/>
    <w:rsid w:val="00DE6FD2"/>
    <w:rsid w:val="00E00AF1"/>
    <w:rsid w:val="00E01C34"/>
    <w:rsid w:val="00E033AB"/>
    <w:rsid w:val="00E148E1"/>
    <w:rsid w:val="00E25B3A"/>
    <w:rsid w:val="00E317C9"/>
    <w:rsid w:val="00E3622E"/>
    <w:rsid w:val="00E410C7"/>
    <w:rsid w:val="00E4158D"/>
    <w:rsid w:val="00E4663D"/>
    <w:rsid w:val="00E5331C"/>
    <w:rsid w:val="00E6002E"/>
    <w:rsid w:val="00E608A2"/>
    <w:rsid w:val="00E657BE"/>
    <w:rsid w:val="00E66816"/>
    <w:rsid w:val="00E746DC"/>
    <w:rsid w:val="00E74E5A"/>
    <w:rsid w:val="00E756A2"/>
    <w:rsid w:val="00E80016"/>
    <w:rsid w:val="00E84A95"/>
    <w:rsid w:val="00E85C2C"/>
    <w:rsid w:val="00E913D4"/>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786F"/>
    <w:rsid w:val="00F70B8D"/>
    <w:rsid w:val="00F75235"/>
    <w:rsid w:val="00F76635"/>
    <w:rsid w:val="00F849E4"/>
    <w:rsid w:val="00F865E8"/>
    <w:rsid w:val="00F970EC"/>
    <w:rsid w:val="00FA2486"/>
    <w:rsid w:val="00FA2E31"/>
    <w:rsid w:val="00FB3858"/>
    <w:rsid w:val="00FB4237"/>
    <w:rsid w:val="00FC2113"/>
    <w:rsid w:val="00FC4149"/>
    <w:rsid w:val="00FC4A30"/>
    <w:rsid w:val="00FD69F0"/>
    <w:rsid w:val="00FD6A98"/>
    <w:rsid w:val="00FE65ED"/>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BADB3-6230-504F-9E85-9C93CA034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0526</Words>
  <Characters>6000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2</cp:revision>
  <dcterms:created xsi:type="dcterms:W3CDTF">2020-05-21T21:39:00Z</dcterms:created>
  <dcterms:modified xsi:type="dcterms:W3CDTF">2020-05-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sx9vN0"/&gt;&lt;style id="http://www.zotero.org/styles/eneuro" hasBibliography="1" bibliographyStyleHasBeenSet="1"/&gt;&lt;prefs&gt;&lt;pref name="fieldType" value="Field"/&gt;&lt;/prefs&gt;&lt;/data&gt;</vt:lpwstr>
  </property>
</Properties>
</file>